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491787316"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1CCABC3D"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D8065F">
              <w:rPr>
                <w:noProof/>
                <w:webHidden/>
              </w:rPr>
              <w:t>2</w:t>
            </w:r>
            <w:r>
              <w:rPr>
                <w:noProof/>
                <w:webHidden/>
              </w:rPr>
              <w:fldChar w:fldCharType="end"/>
            </w:r>
          </w:hyperlink>
        </w:p>
        <w:p w14:paraId="3AC0FAF2" w14:textId="6CDCECA9" w:rsidR="00067E49" w:rsidRDefault="00B85A79">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D8065F">
              <w:rPr>
                <w:noProof/>
                <w:webHidden/>
              </w:rPr>
              <w:t>3</w:t>
            </w:r>
            <w:r w:rsidR="00EE2778">
              <w:rPr>
                <w:noProof/>
                <w:webHidden/>
              </w:rPr>
              <w:fldChar w:fldCharType="end"/>
            </w:r>
          </w:hyperlink>
        </w:p>
        <w:p w14:paraId="1867F11B" w14:textId="4C5E9D02" w:rsidR="00067E49" w:rsidRDefault="00B85A79">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D8065F">
              <w:rPr>
                <w:noProof/>
                <w:webHidden/>
              </w:rPr>
              <w:t>4</w:t>
            </w:r>
            <w:r w:rsidR="00EE2778">
              <w:rPr>
                <w:noProof/>
                <w:webHidden/>
              </w:rPr>
              <w:fldChar w:fldCharType="end"/>
            </w:r>
          </w:hyperlink>
        </w:p>
        <w:p w14:paraId="66994E75" w14:textId="5391F870" w:rsidR="00067E49" w:rsidRDefault="00B85A79">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2263BA71" w14:textId="43A7AA18" w:rsidR="00067E49" w:rsidRDefault="00B85A79">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66F45604" w14:textId="20B7C665" w:rsidR="00067E49" w:rsidRDefault="00B85A79">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4694D6E8" w14:textId="3182C838"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57055AFF" w14:textId="3DAFB23F"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0380C4E1" w14:textId="35DC5239" w:rsidR="00067E49" w:rsidRDefault="00B85A79">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7E0D8FDA" w14:textId="3DD2B337" w:rsidR="00067E49" w:rsidRDefault="00B85A79">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9548D29" w14:textId="37F21A2E" w:rsidR="00067E49" w:rsidRDefault="00B85A79">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BB85E8B" w14:textId="6CC525AE"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D8065F">
              <w:rPr>
                <w:noProof/>
                <w:webHidden/>
              </w:rPr>
              <w:t>13</w:t>
            </w:r>
            <w:r w:rsidR="00EE2778">
              <w:rPr>
                <w:noProof/>
                <w:webHidden/>
              </w:rPr>
              <w:fldChar w:fldCharType="end"/>
            </w:r>
          </w:hyperlink>
        </w:p>
        <w:p w14:paraId="1B0FF5FB" w14:textId="59B925B5"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4E5C5ED9" w14:textId="2595F7A9"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48AF7B4E" w14:textId="21B9E5A4" w:rsidR="00067E49" w:rsidRDefault="00B85A79">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0F1A3C53" w14:textId="161ACC63" w:rsidR="00067E49" w:rsidRDefault="00B85A79">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7C88FF96" w14:textId="647096D2" w:rsidR="00067E49" w:rsidRDefault="00B85A79">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2EC2099D" w14:textId="772FE8FB"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64F7AA11" w14:textId="080B773C" w:rsidR="00067E49" w:rsidRDefault="00B85A79">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D8065F">
              <w:rPr>
                <w:noProof/>
                <w:webHidden/>
              </w:rPr>
              <w:t>15</w:t>
            </w:r>
            <w:r w:rsidR="00EE2778">
              <w:rPr>
                <w:noProof/>
                <w:webHidden/>
              </w:rPr>
              <w:fldChar w:fldCharType="end"/>
            </w:r>
          </w:hyperlink>
        </w:p>
        <w:p w14:paraId="0C444CCF" w14:textId="3E198892" w:rsidR="00067E49" w:rsidRDefault="00B85A79">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34353A1" w14:textId="339F2F1B"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8EC0455" w14:textId="11ADC1B4"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516EF73C" w14:textId="7D5F6919" w:rsidR="00067E49" w:rsidRDefault="00B85A79">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290FA824" w14:textId="24AD8DFE" w:rsidR="00067E49" w:rsidRDefault="00B85A79">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58B243C5" w14:textId="279B2FE5"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49DEBC79" w14:textId="35C779F8" w:rsidR="00067E49" w:rsidRDefault="00B85A79">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00F15AFB" w14:textId="2C7069A1" w:rsidR="00067E49" w:rsidRDefault="00B85A79">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D8065F">
              <w:rPr>
                <w:noProof/>
                <w:webHidden/>
              </w:rPr>
              <w:t>22</w:t>
            </w:r>
            <w:r w:rsidR="00EE2778">
              <w:rPr>
                <w:noProof/>
                <w:webHidden/>
              </w:rPr>
              <w:fldChar w:fldCharType="end"/>
            </w:r>
          </w:hyperlink>
        </w:p>
        <w:p w14:paraId="463C0DAC" w14:textId="2ADF288C" w:rsidR="00067E49" w:rsidRDefault="00B85A79">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D8065F">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5D59DDB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D8065F">
        <w:rPr>
          <w:noProof/>
        </w:rPr>
        <w:t>15</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5E9E47F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D8065F">
        <w:rPr>
          <w:noProof/>
        </w:rPr>
        <w:t>14</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3BEB5AFC" w:rsidR="00CA0930" w:rsidRDefault="00097164" w:rsidP="00CA0930">
      <w:pPr>
        <w:pStyle w:val="ListParagraph"/>
        <w:numPr>
          <w:ilvl w:val="0"/>
          <w:numId w:val="3"/>
        </w:numPr>
        <w:ind w:left="1350" w:hanging="990"/>
        <w:jc w:val="both"/>
      </w:pPr>
      <w:r>
        <w:t>Definir las estructuras que soporten los datos y el algoritmo para la resolución del problema de distribución de ayuda humanitaria.</w:t>
      </w:r>
    </w:p>
    <w:p w14:paraId="70F76E61" w14:textId="4FA8CCE7"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491787324"/>
      <w:r>
        <w:t>R</w:t>
      </w:r>
      <w:r w:rsidRPr="00E01541">
        <w:t>esultados esperados</w:t>
      </w:r>
      <w:bookmarkEnd w:id="11"/>
    </w:p>
    <w:p w14:paraId="2E3D0753" w14:textId="7FB0E0C5" w:rsidR="002153C0" w:rsidRDefault="002153C0" w:rsidP="002153C0">
      <w:pPr>
        <w:pStyle w:val="ListParagraph"/>
        <w:numPr>
          <w:ilvl w:val="0"/>
          <w:numId w:val="4"/>
        </w:numPr>
        <w:ind w:left="1350" w:hanging="990"/>
        <w:jc w:val="both"/>
      </w:pPr>
      <w:r>
        <w:t>Estructuras de datos del algoritmo genético propuesto (O1).</w:t>
      </w:r>
    </w:p>
    <w:p w14:paraId="21944CD4" w14:textId="5ED50C12"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1C739629" w14:textId="466AA7B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lastRenderedPageBreak/>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72"/>
        <w:gridCol w:w="1546"/>
        <w:gridCol w:w="3815"/>
      </w:tblGrid>
      <w:tr w:rsidR="002513FB" w14:paraId="28519B16" w14:textId="77777777" w:rsidTr="006A604D">
        <w:tc>
          <w:tcPr>
            <w:tcW w:w="8133" w:type="dxa"/>
            <w:gridSpan w:val="3"/>
          </w:tcPr>
          <w:p w14:paraId="2629AFFF" w14:textId="624FC6BD" w:rsidR="002513FB" w:rsidRDefault="002513FB" w:rsidP="002513FB">
            <w:r w:rsidRPr="00AC0044">
              <w:rPr>
                <w:b/>
              </w:rPr>
              <w:t>Objetivo</w:t>
            </w:r>
            <w:r w:rsidR="00AE23A3">
              <w:rPr>
                <w:b/>
              </w:rPr>
              <w:t xml:space="preserve"> (O1)</w:t>
            </w:r>
            <w:r w:rsidRPr="00AC0044">
              <w:rPr>
                <w:b/>
              </w:rPr>
              <w:t>:</w:t>
            </w:r>
            <w:r>
              <w:t xml:space="preserve"> </w:t>
            </w:r>
            <w:r w:rsidR="00AE23A3">
              <w:t>Definir las estructuras que soporten los datos y el algoritmo para la resolución del problema de distribución de ayuda humanitaria</w:t>
            </w:r>
          </w:p>
        </w:tc>
      </w:tr>
      <w:tr w:rsidR="002513FB" w14:paraId="19A2A1F9" w14:textId="77777777" w:rsidTr="006A604D">
        <w:tc>
          <w:tcPr>
            <w:tcW w:w="2772" w:type="dxa"/>
          </w:tcPr>
          <w:p w14:paraId="5DB75F7A" w14:textId="634A8C35" w:rsidR="002513FB" w:rsidRDefault="002513FB" w:rsidP="002513FB">
            <w:r w:rsidRPr="00AC0044">
              <w:rPr>
                <w:b/>
              </w:rPr>
              <w:t>Resultado</w:t>
            </w:r>
            <w:r w:rsidR="00AE23A3">
              <w:rPr>
                <w:b/>
              </w:rPr>
              <w:t xml:space="preserve"> (R1)</w:t>
            </w:r>
          </w:p>
        </w:tc>
        <w:tc>
          <w:tcPr>
            <w:tcW w:w="1546" w:type="dxa"/>
          </w:tcPr>
          <w:p w14:paraId="5ED6A5E8" w14:textId="77777777" w:rsidR="002513FB" w:rsidRPr="00AC0044" w:rsidRDefault="002513FB" w:rsidP="002513FB">
            <w:pPr>
              <w:rPr>
                <w:b/>
              </w:rPr>
            </w:pPr>
            <w:r w:rsidRPr="00AC0044">
              <w:rPr>
                <w:b/>
              </w:rPr>
              <w:t>Meta física</w:t>
            </w:r>
          </w:p>
        </w:tc>
        <w:tc>
          <w:tcPr>
            <w:tcW w:w="3815"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6A604D">
        <w:tc>
          <w:tcPr>
            <w:tcW w:w="2772" w:type="dxa"/>
          </w:tcPr>
          <w:p w14:paraId="0F2C9F82" w14:textId="41906271" w:rsidR="002513FB" w:rsidRDefault="00AE23A3" w:rsidP="002513FB">
            <w:r>
              <w:t>Estructuras de datos definidas</w:t>
            </w:r>
          </w:p>
        </w:tc>
        <w:tc>
          <w:tcPr>
            <w:tcW w:w="1546" w:type="dxa"/>
          </w:tcPr>
          <w:p w14:paraId="3DEFEDBB" w14:textId="03DF7C0B" w:rsidR="002513FB" w:rsidRDefault="00AE23A3" w:rsidP="002513FB">
            <w:r>
              <w:t>Documento</w:t>
            </w:r>
          </w:p>
        </w:tc>
        <w:tc>
          <w:tcPr>
            <w:tcW w:w="3815" w:type="dxa"/>
          </w:tcPr>
          <w:p w14:paraId="7940F95E" w14:textId="6EDEBEAF" w:rsidR="002513FB" w:rsidRDefault="00AE23A3" w:rsidP="00B928FC">
            <w:pPr>
              <w:pStyle w:val="ListParagraph"/>
              <w:numPr>
                <w:ilvl w:val="0"/>
                <w:numId w:val="5"/>
              </w:numPr>
              <w:jc w:val="both"/>
            </w:pPr>
            <w:r>
              <w:t>Definición de estructuras de datos en el documento</w:t>
            </w:r>
          </w:p>
        </w:tc>
      </w:tr>
      <w:tr w:rsidR="00AE23A3" w14:paraId="44B7E391" w14:textId="77777777" w:rsidTr="006A604D">
        <w:tc>
          <w:tcPr>
            <w:tcW w:w="8133" w:type="dxa"/>
            <w:gridSpan w:val="3"/>
          </w:tcPr>
          <w:p w14:paraId="765C0EFC" w14:textId="4C6ECC41" w:rsidR="00AE23A3" w:rsidRDefault="00AE23A3" w:rsidP="001D4666">
            <w:r w:rsidRPr="00AC0044">
              <w:rPr>
                <w:b/>
              </w:rPr>
              <w:t>Objetivo</w:t>
            </w:r>
            <w:r>
              <w:rPr>
                <w:b/>
              </w:rPr>
              <w:t xml:space="preserve"> (O2)</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6A604D">
        <w:tc>
          <w:tcPr>
            <w:tcW w:w="2772" w:type="dxa"/>
          </w:tcPr>
          <w:p w14:paraId="5DA1FBA1" w14:textId="115014E3" w:rsidR="00AE23A3" w:rsidRDefault="00AE23A3" w:rsidP="001D4666">
            <w:r w:rsidRPr="00AC0044">
              <w:rPr>
                <w:b/>
              </w:rPr>
              <w:t>Resultado</w:t>
            </w:r>
            <w:r>
              <w:rPr>
                <w:b/>
              </w:rPr>
              <w:t xml:space="preserve"> (</w:t>
            </w:r>
            <w:r w:rsidR="009C1059">
              <w:rPr>
                <w:b/>
              </w:rPr>
              <w:t>R</w:t>
            </w:r>
            <w:r>
              <w:rPr>
                <w:b/>
              </w:rPr>
              <w:t>2)</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6A604D">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AE23A3" w14:paraId="73A3632B" w14:textId="77777777" w:rsidTr="006A604D">
        <w:tc>
          <w:tcPr>
            <w:tcW w:w="8133" w:type="dxa"/>
            <w:gridSpan w:val="3"/>
          </w:tcPr>
          <w:p w14:paraId="3BCE47C0" w14:textId="38996BB5" w:rsidR="00AE23A3" w:rsidRDefault="00AE23A3" w:rsidP="001D4666">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AE23A3" w:rsidRPr="00AC0044" w14:paraId="6D143555" w14:textId="77777777" w:rsidTr="006A604D">
        <w:tc>
          <w:tcPr>
            <w:tcW w:w="2772" w:type="dxa"/>
          </w:tcPr>
          <w:p w14:paraId="5E206154" w14:textId="72A287B2" w:rsidR="00AE23A3" w:rsidRDefault="00AE23A3" w:rsidP="001D4666">
            <w:r w:rsidRPr="00AC0044">
              <w:rPr>
                <w:b/>
              </w:rPr>
              <w:t>Resultado</w:t>
            </w:r>
            <w:r>
              <w:rPr>
                <w:b/>
              </w:rPr>
              <w:t xml:space="preserve"> (</w:t>
            </w:r>
            <w:r w:rsidR="009C1059">
              <w:rPr>
                <w:b/>
              </w:rPr>
              <w:t>R</w:t>
            </w:r>
            <w:r>
              <w:rPr>
                <w:b/>
              </w:rPr>
              <w:t>3)</w:t>
            </w:r>
          </w:p>
        </w:tc>
        <w:tc>
          <w:tcPr>
            <w:tcW w:w="1546" w:type="dxa"/>
          </w:tcPr>
          <w:p w14:paraId="1B42C556" w14:textId="77777777" w:rsidR="00AE23A3" w:rsidRPr="00AC0044" w:rsidRDefault="00AE23A3" w:rsidP="001D4666">
            <w:pPr>
              <w:rPr>
                <w:b/>
              </w:rPr>
            </w:pPr>
            <w:r w:rsidRPr="00AC0044">
              <w:rPr>
                <w:b/>
              </w:rPr>
              <w:t>Meta física</w:t>
            </w:r>
          </w:p>
        </w:tc>
        <w:tc>
          <w:tcPr>
            <w:tcW w:w="3815" w:type="dxa"/>
          </w:tcPr>
          <w:p w14:paraId="6B992458" w14:textId="77777777" w:rsidR="00AE23A3" w:rsidRPr="00AC0044" w:rsidRDefault="00AE23A3" w:rsidP="001D4666">
            <w:pPr>
              <w:rPr>
                <w:b/>
              </w:rPr>
            </w:pPr>
            <w:r w:rsidRPr="00AC0044">
              <w:rPr>
                <w:b/>
              </w:rPr>
              <w:t>Medio de verificación</w:t>
            </w:r>
          </w:p>
        </w:tc>
      </w:tr>
      <w:tr w:rsidR="00AE23A3" w14:paraId="61F9D1A6" w14:textId="77777777" w:rsidTr="006A604D">
        <w:tc>
          <w:tcPr>
            <w:tcW w:w="2772" w:type="dxa"/>
          </w:tcPr>
          <w:p w14:paraId="3B4EF757" w14:textId="6192B287" w:rsidR="00AE23A3" w:rsidRDefault="00AE23A3" w:rsidP="001D4666">
            <w:r>
              <w:lastRenderedPageBreak/>
              <w:t>Pseudocódigo del algoritmo genético conteniendo la función evaluación de aptitud y los operadores</w:t>
            </w:r>
          </w:p>
        </w:tc>
        <w:tc>
          <w:tcPr>
            <w:tcW w:w="1546" w:type="dxa"/>
          </w:tcPr>
          <w:p w14:paraId="5F738903" w14:textId="77777777" w:rsidR="00AE23A3" w:rsidRDefault="00AE23A3" w:rsidP="001D4666">
            <w:r>
              <w:t>Documento</w:t>
            </w:r>
          </w:p>
        </w:tc>
        <w:tc>
          <w:tcPr>
            <w:tcW w:w="3815" w:type="dxa"/>
          </w:tcPr>
          <w:p w14:paraId="6E5C3212" w14:textId="1DFE3837" w:rsidR="00AE23A3" w:rsidRDefault="00AE23A3" w:rsidP="00B928FC">
            <w:pPr>
              <w:pStyle w:val="ListParagraph"/>
              <w:numPr>
                <w:ilvl w:val="0"/>
                <w:numId w:val="5"/>
              </w:numPr>
              <w:jc w:val="both"/>
            </w:pPr>
            <w:r>
              <w:t>Definición del pseudocódigo de la función de evaluación de aptitud y los operadores del algoritmo genético en el documento</w:t>
            </w:r>
          </w:p>
        </w:tc>
      </w:tr>
      <w:tr w:rsidR="00AE23A3" w14:paraId="54FDCAC3" w14:textId="77777777" w:rsidTr="006A604D">
        <w:tc>
          <w:tcPr>
            <w:tcW w:w="8133" w:type="dxa"/>
            <w:gridSpan w:val="3"/>
          </w:tcPr>
          <w:p w14:paraId="517A1ED6" w14:textId="16861F68" w:rsidR="00AE23A3" w:rsidRDefault="00AE23A3" w:rsidP="001D4666">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AE23A3" w:rsidRPr="00AC0044" w14:paraId="3CD2CDC4" w14:textId="77777777" w:rsidTr="006A604D">
        <w:tc>
          <w:tcPr>
            <w:tcW w:w="2772" w:type="dxa"/>
          </w:tcPr>
          <w:p w14:paraId="27587E92" w14:textId="7498DC69" w:rsidR="00AE23A3" w:rsidRDefault="00AE23A3" w:rsidP="001D4666">
            <w:r w:rsidRPr="00AC0044">
              <w:rPr>
                <w:b/>
              </w:rPr>
              <w:t>Resultado</w:t>
            </w:r>
            <w:r>
              <w:rPr>
                <w:b/>
              </w:rPr>
              <w:t xml:space="preserve"> (R4)</w:t>
            </w:r>
          </w:p>
        </w:tc>
        <w:tc>
          <w:tcPr>
            <w:tcW w:w="1546" w:type="dxa"/>
          </w:tcPr>
          <w:p w14:paraId="08FC77D1" w14:textId="77777777" w:rsidR="00AE23A3" w:rsidRPr="00AC0044" w:rsidRDefault="00AE23A3" w:rsidP="001D4666">
            <w:pPr>
              <w:rPr>
                <w:b/>
              </w:rPr>
            </w:pPr>
            <w:r w:rsidRPr="00AC0044">
              <w:rPr>
                <w:b/>
              </w:rPr>
              <w:t>Meta física</w:t>
            </w:r>
          </w:p>
        </w:tc>
        <w:tc>
          <w:tcPr>
            <w:tcW w:w="3815" w:type="dxa"/>
          </w:tcPr>
          <w:p w14:paraId="588D390F" w14:textId="77777777" w:rsidR="00AE23A3" w:rsidRPr="00AC0044" w:rsidRDefault="00AE23A3" w:rsidP="001D4666">
            <w:pPr>
              <w:rPr>
                <w:b/>
              </w:rPr>
            </w:pPr>
            <w:r w:rsidRPr="00AC0044">
              <w:rPr>
                <w:b/>
              </w:rPr>
              <w:t>Medio de verificación</w:t>
            </w:r>
          </w:p>
        </w:tc>
      </w:tr>
      <w:tr w:rsidR="00AE23A3" w14:paraId="494E5B45" w14:textId="77777777" w:rsidTr="006A604D">
        <w:tc>
          <w:tcPr>
            <w:tcW w:w="2772" w:type="dxa"/>
          </w:tcPr>
          <w:p w14:paraId="7E2C9F75" w14:textId="10021B2E" w:rsidR="00AE23A3" w:rsidRDefault="009C1059" w:rsidP="001D4666">
            <w:r>
              <w:t>Algoritmo genético implementado y contenido en un componente reutilizable</w:t>
            </w:r>
          </w:p>
        </w:tc>
        <w:tc>
          <w:tcPr>
            <w:tcW w:w="1546" w:type="dxa"/>
          </w:tcPr>
          <w:p w14:paraId="10EE41BE" w14:textId="31AE5C17" w:rsidR="00AE23A3" w:rsidRDefault="009C1059" w:rsidP="001D4666">
            <w:r>
              <w:t>Software</w:t>
            </w:r>
          </w:p>
        </w:tc>
        <w:tc>
          <w:tcPr>
            <w:tcW w:w="3815" w:type="dxa"/>
          </w:tcPr>
          <w:p w14:paraId="374C39F2" w14:textId="77777777" w:rsidR="009C1059" w:rsidRDefault="009C1059" w:rsidP="00B928FC">
            <w:pPr>
              <w:pStyle w:val="ListParagraph"/>
              <w:numPr>
                <w:ilvl w:val="0"/>
                <w:numId w:val="5"/>
              </w:numPr>
              <w:jc w:val="both"/>
            </w:pPr>
            <w:r>
              <w:t>Código del algoritmo genético</w:t>
            </w:r>
          </w:p>
          <w:p w14:paraId="1F5CE1C7" w14:textId="598F52CD" w:rsidR="009C1059" w:rsidRDefault="009C1059" w:rsidP="00B928FC">
            <w:pPr>
              <w:pStyle w:val="ListParagraph"/>
              <w:numPr>
                <w:ilvl w:val="0"/>
                <w:numId w:val="5"/>
              </w:numPr>
              <w:jc w:val="both"/>
            </w:pPr>
            <w:r>
              <w:t>Interfaz en consola para ejecutar el algoritmo genético</w:t>
            </w:r>
          </w:p>
        </w:tc>
      </w:tr>
      <w:tr w:rsidR="009C1059" w14:paraId="71464E3E" w14:textId="77777777" w:rsidTr="006A604D">
        <w:tc>
          <w:tcPr>
            <w:tcW w:w="8133" w:type="dxa"/>
            <w:gridSpan w:val="3"/>
          </w:tcPr>
          <w:p w14:paraId="1540C806" w14:textId="0D9EE289" w:rsidR="009C1059" w:rsidRDefault="009C1059" w:rsidP="001D4666">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C1059" w:rsidRPr="00AC0044" w14:paraId="5E34AAA0" w14:textId="77777777" w:rsidTr="006A604D">
        <w:tc>
          <w:tcPr>
            <w:tcW w:w="2772" w:type="dxa"/>
          </w:tcPr>
          <w:p w14:paraId="313485FA" w14:textId="66515264" w:rsidR="009C1059" w:rsidRDefault="009C1059" w:rsidP="001D4666">
            <w:r w:rsidRPr="00AC0044">
              <w:rPr>
                <w:b/>
              </w:rPr>
              <w:t>Resultado</w:t>
            </w:r>
            <w:r>
              <w:rPr>
                <w:b/>
              </w:rPr>
              <w:t xml:space="preserve"> (R5)</w:t>
            </w:r>
          </w:p>
        </w:tc>
        <w:tc>
          <w:tcPr>
            <w:tcW w:w="1546" w:type="dxa"/>
          </w:tcPr>
          <w:p w14:paraId="47049F90" w14:textId="77777777" w:rsidR="009C1059" w:rsidRPr="00AC0044" w:rsidRDefault="009C1059" w:rsidP="001D4666">
            <w:pPr>
              <w:rPr>
                <w:b/>
              </w:rPr>
            </w:pPr>
            <w:r w:rsidRPr="00AC0044">
              <w:rPr>
                <w:b/>
              </w:rPr>
              <w:t>Meta física</w:t>
            </w:r>
          </w:p>
        </w:tc>
        <w:tc>
          <w:tcPr>
            <w:tcW w:w="3815" w:type="dxa"/>
          </w:tcPr>
          <w:p w14:paraId="176A25B1" w14:textId="77777777" w:rsidR="009C1059" w:rsidRPr="00AC0044" w:rsidRDefault="009C1059" w:rsidP="001D4666">
            <w:pPr>
              <w:rPr>
                <w:b/>
              </w:rPr>
            </w:pPr>
            <w:r w:rsidRPr="00AC0044">
              <w:rPr>
                <w:b/>
              </w:rPr>
              <w:t>Medio de verificación</w:t>
            </w:r>
          </w:p>
        </w:tc>
      </w:tr>
      <w:tr w:rsidR="009C1059" w14:paraId="4AFDAD6C" w14:textId="77777777" w:rsidTr="006A604D">
        <w:tc>
          <w:tcPr>
            <w:tcW w:w="2772" w:type="dxa"/>
          </w:tcPr>
          <w:p w14:paraId="2582A63A" w14:textId="0A3E0591" w:rsidR="009C1059" w:rsidRDefault="009C1059" w:rsidP="001D4666">
            <w:r>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C1059" w:rsidRDefault="009C1059" w:rsidP="001D4666">
            <w:r>
              <w:t>Software</w:t>
            </w:r>
          </w:p>
        </w:tc>
        <w:tc>
          <w:tcPr>
            <w:tcW w:w="3815" w:type="dxa"/>
          </w:tcPr>
          <w:p w14:paraId="11281D6E" w14:textId="425F9703" w:rsidR="009C1059" w:rsidRDefault="009C1059" w:rsidP="00B928FC">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C1059" w14:paraId="7246337A" w14:textId="77777777" w:rsidTr="006A604D">
        <w:tc>
          <w:tcPr>
            <w:tcW w:w="2772" w:type="dxa"/>
          </w:tcPr>
          <w:p w14:paraId="73F2F59D" w14:textId="524CA843" w:rsidR="009C1059" w:rsidRDefault="009C1059" w:rsidP="009C1059">
            <w:r w:rsidRPr="00AC0044">
              <w:rPr>
                <w:b/>
              </w:rPr>
              <w:t>Resultado</w:t>
            </w:r>
            <w:r>
              <w:rPr>
                <w:b/>
              </w:rPr>
              <w:t xml:space="preserve"> (R6)</w:t>
            </w:r>
          </w:p>
        </w:tc>
        <w:tc>
          <w:tcPr>
            <w:tcW w:w="1546" w:type="dxa"/>
          </w:tcPr>
          <w:p w14:paraId="4AC5817E" w14:textId="2C75BAEF" w:rsidR="009C1059" w:rsidRDefault="009C1059" w:rsidP="009C1059">
            <w:r w:rsidRPr="00AC0044">
              <w:rPr>
                <w:b/>
              </w:rPr>
              <w:t>Meta física</w:t>
            </w:r>
          </w:p>
        </w:tc>
        <w:tc>
          <w:tcPr>
            <w:tcW w:w="3815" w:type="dxa"/>
          </w:tcPr>
          <w:p w14:paraId="1605A98D" w14:textId="3B912AE8" w:rsidR="009C1059" w:rsidRDefault="009C1059" w:rsidP="009C1059">
            <w:pPr>
              <w:pStyle w:val="ListParagraph"/>
              <w:numPr>
                <w:ilvl w:val="0"/>
                <w:numId w:val="5"/>
              </w:numPr>
            </w:pPr>
            <w:r w:rsidRPr="00AC0044">
              <w:rPr>
                <w:b/>
              </w:rPr>
              <w:t>Medio de verificación</w:t>
            </w:r>
          </w:p>
        </w:tc>
      </w:tr>
      <w:tr w:rsidR="009C1059" w14:paraId="5C525874" w14:textId="77777777" w:rsidTr="006A604D">
        <w:tc>
          <w:tcPr>
            <w:tcW w:w="2772" w:type="dxa"/>
          </w:tcPr>
          <w:p w14:paraId="4CE10519" w14:textId="67728451" w:rsidR="009C1059" w:rsidRDefault="009C1059" w:rsidP="009C1059">
            <w:r>
              <w:t xml:space="preserve">Componente de software que contenga el programa lineal y ejecute el </w:t>
            </w:r>
            <w:proofErr w:type="spellStart"/>
            <w:r>
              <w:t>solver</w:t>
            </w:r>
            <w:proofErr w:type="spellEnd"/>
          </w:p>
        </w:tc>
        <w:tc>
          <w:tcPr>
            <w:tcW w:w="1546" w:type="dxa"/>
          </w:tcPr>
          <w:p w14:paraId="6F8D72AF" w14:textId="49C8DA24" w:rsidR="009C1059" w:rsidRDefault="009C1059" w:rsidP="009C1059">
            <w:r>
              <w:t>Software</w:t>
            </w:r>
          </w:p>
        </w:tc>
        <w:tc>
          <w:tcPr>
            <w:tcW w:w="3815" w:type="dxa"/>
          </w:tcPr>
          <w:p w14:paraId="5A6ADE37" w14:textId="77777777" w:rsidR="009C1059" w:rsidRDefault="009C1059" w:rsidP="00B928FC">
            <w:pPr>
              <w:pStyle w:val="ListParagraph"/>
              <w:numPr>
                <w:ilvl w:val="0"/>
                <w:numId w:val="5"/>
              </w:numPr>
              <w:jc w:val="both"/>
            </w:pPr>
            <w:r>
              <w:t>Código del componente</w:t>
            </w:r>
          </w:p>
          <w:p w14:paraId="2075A547" w14:textId="4C0CE2FC" w:rsidR="009C1059" w:rsidRDefault="009C1059" w:rsidP="00B928FC">
            <w:pPr>
              <w:pStyle w:val="ListParagraph"/>
              <w:numPr>
                <w:ilvl w:val="0"/>
                <w:numId w:val="5"/>
              </w:numPr>
              <w:jc w:val="both"/>
            </w:pPr>
            <w:r>
              <w:t xml:space="preserve">Interfaz en consola para ejecutar el </w:t>
            </w:r>
            <w:proofErr w:type="spellStart"/>
            <w:r>
              <w:t>solver</w:t>
            </w:r>
            <w:proofErr w:type="spellEnd"/>
          </w:p>
        </w:tc>
      </w:tr>
      <w:tr w:rsidR="009C1059" w14:paraId="167AB19D" w14:textId="77777777" w:rsidTr="006A604D">
        <w:tc>
          <w:tcPr>
            <w:tcW w:w="8133" w:type="dxa"/>
            <w:gridSpan w:val="3"/>
          </w:tcPr>
          <w:p w14:paraId="0FAA61E8" w14:textId="2A48D1F2" w:rsidR="009C1059" w:rsidRDefault="009C1059" w:rsidP="009C1059">
            <w:r w:rsidRPr="00AC0044">
              <w:rPr>
                <w:b/>
              </w:rPr>
              <w:lastRenderedPageBreak/>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C1059" w:rsidRPr="00AC0044" w14:paraId="6C1B7973" w14:textId="77777777" w:rsidTr="006A604D">
        <w:tc>
          <w:tcPr>
            <w:tcW w:w="2772" w:type="dxa"/>
          </w:tcPr>
          <w:p w14:paraId="7BFC8D94" w14:textId="55966738" w:rsidR="009C1059" w:rsidRDefault="009C1059" w:rsidP="009C1059">
            <w:r w:rsidRPr="00AC0044">
              <w:rPr>
                <w:b/>
              </w:rPr>
              <w:t>Resultado</w:t>
            </w:r>
            <w:r>
              <w:rPr>
                <w:b/>
              </w:rPr>
              <w:t xml:space="preserve"> (R7)</w:t>
            </w:r>
          </w:p>
        </w:tc>
        <w:tc>
          <w:tcPr>
            <w:tcW w:w="1546" w:type="dxa"/>
          </w:tcPr>
          <w:p w14:paraId="22D053CA" w14:textId="77777777" w:rsidR="009C1059" w:rsidRPr="00AC0044" w:rsidRDefault="009C1059" w:rsidP="009C1059">
            <w:pPr>
              <w:rPr>
                <w:b/>
              </w:rPr>
            </w:pPr>
            <w:r w:rsidRPr="00AC0044">
              <w:rPr>
                <w:b/>
              </w:rPr>
              <w:t>Meta física</w:t>
            </w:r>
          </w:p>
        </w:tc>
        <w:tc>
          <w:tcPr>
            <w:tcW w:w="3815" w:type="dxa"/>
          </w:tcPr>
          <w:p w14:paraId="2D2B2AF3" w14:textId="77777777" w:rsidR="009C1059" w:rsidRPr="00AC0044" w:rsidRDefault="009C1059" w:rsidP="009C1059">
            <w:pPr>
              <w:rPr>
                <w:b/>
              </w:rPr>
            </w:pPr>
            <w:r w:rsidRPr="00AC0044">
              <w:rPr>
                <w:b/>
              </w:rPr>
              <w:t>Medio de verificación</w:t>
            </w:r>
          </w:p>
        </w:tc>
      </w:tr>
      <w:tr w:rsidR="009C1059" w14:paraId="15C9B5B0" w14:textId="77777777" w:rsidTr="006A604D">
        <w:tc>
          <w:tcPr>
            <w:tcW w:w="2772" w:type="dxa"/>
          </w:tcPr>
          <w:p w14:paraId="750F346C" w14:textId="15EB69B2" w:rsidR="009C1059" w:rsidRDefault="009C1059" w:rsidP="009C1059">
            <w:r>
              <w:t>Análisis y desarrollo de un generador de datos de prueba para los algoritmos de optimización</w:t>
            </w:r>
          </w:p>
        </w:tc>
        <w:tc>
          <w:tcPr>
            <w:tcW w:w="1546" w:type="dxa"/>
          </w:tcPr>
          <w:p w14:paraId="635B18FB" w14:textId="77777777" w:rsidR="009C1059" w:rsidRDefault="009C1059" w:rsidP="009C1059">
            <w:r>
              <w:t>Software</w:t>
            </w:r>
          </w:p>
        </w:tc>
        <w:tc>
          <w:tcPr>
            <w:tcW w:w="3815" w:type="dxa"/>
          </w:tcPr>
          <w:p w14:paraId="0947DF80" w14:textId="77777777" w:rsidR="009C1059" w:rsidRDefault="006A604D" w:rsidP="00B928FC">
            <w:pPr>
              <w:pStyle w:val="ListParagraph"/>
              <w:numPr>
                <w:ilvl w:val="0"/>
                <w:numId w:val="5"/>
              </w:numPr>
              <w:jc w:val="both"/>
            </w:pPr>
            <w:r>
              <w:t>Código del generador de datos</w:t>
            </w:r>
          </w:p>
          <w:p w14:paraId="269DFB98" w14:textId="6A44C6F2" w:rsidR="006A604D" w:rsidRDefault="006A604D" w:rsidP="00B928FC">
            <w:pPr>
              <w:pStyle w:val="ListParagraph"/>
              <w:numPr>
                <w:ilvl w:val="0"/>
                <w:numId w:val="5"/>
              </w:numPr>
              <w:jc w:val="both"/>
            </w:pPr>
            <w:r>
              <w:t>Interfaz en consola para generar datos</w:t>
            </w:r>
          </w:p>
        </w:tc>
      </w:tr>
      <w:tr w:rsidR="009C1059" w14:paraId="5A72BC28" w14:textId="77777777" w:rsidTr="006A604D">
        <w:tc>
          <w:tcPr>
            <w:tcW w:w="2772" w:type="dxa"/>
          </w:tcPr>
          <w:p w14:paraId="79D85E07" w14:textId="2E60F3A9" w:rsidR="009C1059" w:rsidRDefault="009C1059" w:rsidP="009C1059">
            <w:r w:rsidRPr="00AC0044">
              <w:rPr>
                <w:b/>
              </w:rPr>
              <w:t>Resultado</w:t>
            </w:r>
            <w:r>
              <w:rPr>
                <w:b/>
              </w:rPr>
              <w:t xml:space="preserve"> (R8)</w:t>
            </w:r>
          </w:p>
        </w:tc>
        <w:tc>
          <w:tcPr>
            <w:tcW w:w="1546" w:type="dxa"/>
          </w:tcPr>
          <w:p w14:paraId="7C9C2FBF" w14:textId="39AF0080" w:rsidR="009C1059" w:rsidRDefault="009C1059" w:rsidP="009C1059">
            <w:r w:rsidRPr="00AC0044">
              <w:rPr>
                <w:b/>
              </w:rPr>
              <w:t>Meta física</w:t>
            </w:r>
          </w:p>
        </w:tc>
        <w:tc>
          <w:tcPr>
            <w:tcW w:w="3815" w:type="dxa"/>
          </w:tcPr>
          <w:p w14:paraId="0EE0A04F" w14:textId="09B2F6E2" w:rsidR="009C1059" w:rsidRDefault="009C1059" w:rsidP="009C1059">
            <w:r w:rsidRPr="00AC0044">
              <w:rPr>
                <w:b/>
              </w:rPr>
              <w:t>Medio de verificación</w:t>
            </w:r>
          </w:p>
        </w:tc>
      </w:tr>
      <w:tr w:rsidR="009C1059" w14:paraId="4E0F6F2A" w14:textId="77777777" w:rsidTr="006A604D">
        <w:tc>
          <w:tcPr>
            <w:tcW w:w="2772" w:type="dxa"/>
          </w:tcPr>
          <w:p w14:paraId="7CF996E6" w14:textId="0B573E69" w:rsidR="009C1059" w:rsidRDefault="006A604D" w:rsidP="009C1059">
            <w:r>
              <w:t>Análisis de datos de un caso real para generar un caso de prueba basada en un escenario real</w:t>
            </w:r>
          </w:p>
        </w:tc>
        <w:tc>
          <w:tcPr>
            <w:tcW w:w="1546" w:type="dxa"/>
          </w:tcPr>
          <w:p w14:paraId="0E1EECB2" w14:textId="41E4B2A4" w:rsidR="009C1059" w:rsidRDefault="006A604D" w:rsidP="009C1059">
            <w:r>
              <w:t>Documento</w:t>
            </w:r>
          </w:p>
        </w:tc>
        <w:tc>
          <w:tcPr>
            <w:tcW w:w="3815" w:type="dxa"/>
          </w:tcPr>
          <w:p w14:paraId="536B14F2" w14:textId="4B54D515" w:rsidR="009C1059" w:rsidRDefault="006A604D" w:rsidP="00B928FC">
            <w:pPr>
              <w:pStyle w:val="ListParagraph"/>
              <w:numPr>
                <w:ilvl w:val="0"/>
                <w:numId w:val="5"/>
              </w:numPr>
              <w:jc w:val="both"/>
            </w:pPr>
            <w:r>
              <w:t>Análisis de los datos utilizados de un caso real describiendo dimensiones del problema de un escenario real</w:t>
            </w:r>
          </w:p>
        </w:tc>
      </w:tr>
      <w:tr w:rsidR="009C1059" w14:paraId="45D3AA79" w14:textId="77777777" w:rsidTr="006A604D">
        <w:tc>
          <w:tcPr>
            <w:tcW w:w="2772" w:type="dxa"/>
          </w:tcPr>
          <w:p w14:paraId="5E4E5B50" w14:textId="7048CA00" w:rsidR="009C1059" w:rsidRDefault="009C1059" w:rsidP="009C1059">
            <w:r w:rsidRPr="00AC0044">
              <w:rPr>
                <w:b/>
              </w:rPr>
              <w:t>Resultado</w:t>
            </w:r>
            <w:r>
              <w:rPr>
                <w:b/>
              </w:rPr>
              <w:t xml:space="preserve"> (R9)</w:t>
            </w:r>
          </w:p>
        </w:tc>
        <w:tc>
          <w:tcPr>
            <w:tcW w:w="1546" w:type="dxa"/>
          </w:tcPr>
          <w:p w14:paraId="7F11F8EE" w14:textId="595E443E" w:rsidR="009C1059" w:rsidRDefault="009C1059" w:rsidP="009C1059">
            <w:r w:rsidRPr="00AC0044">
              <w:rPr>
                <w:b/>
              </w:rPr>
              <w:t>Meta física</w:t>
            </w:r>
          </w:p>
        </w:tc>
        <w:tc>
          <w:tcPr>
            <w:tcW w:w="3815" w:type="dxa"/>
          </w:tcPr>
          <w:p w14:paraId="6F87BFBD" w14:textId="106CF464" w:rsidR="009C1059" w:rsidRDefault="009C1059" w:rsidP="009C1059">
            <w:r w:rsidRPr="00AC0044">
              <w:rPr>
                <w:b/>
              </w:rPr>
              <w:t>Medio de verificación</w:t>
            </w:r>
          </w:p>
        </w:tc>
      </w:tr>
      <w:tr w:rsidR="009C1059" w14:paraId="46442350" w14:textId="77777777" w:rsidTr="006A604D">
        <w:tc>
          <w:tcPr>
            <w:tcW w:w="2772" w:type="dxa"/>
          </w:tcPr>
          <w:p w14:paraId="643FC4B0" w14:textId="0F057A48" w:rsidR="009C1059" w:rsidRDefault="006A604D" w:rsidP="009C1059">
            <w:r>
              <w:t>Instancia de prueba basada en un escenario real conteniendo información sobre la red distribución, así como la oferta, demanda y tipos de bienes y vehículos a transportar</w:t>
            </w:r>
          </w:p>
        </w:tc>
        <w:tc>
          <w:tcPr>
            <w:tcW w:w="1546" w:type="dxa"/>
          </w:tcPr>
          <w:p w14:paraId="7D6980E1" w14:textId="534AE2F3" w:rsidR="009C1059" w:rsidRDefault="006A604D" w:rsidP="009C1059">
            <w:proofErr w:type="spellStart"/>
            <w:r>
              <w:t>Dataset</w:t>
            </w:r>
            <w:proofErr w:type="spellEnd"/>
          </w:p>
        </w:tc>
        <w:tc>
          <w:tcPr>
            <w:tcW w:w="3815" w:type="dxa"/>
          </w:tcPr>
          <w:p w14:paraId="53823BFC" w14:textId="184CB1A0" w:rsidR="009C1059" w:rsidRDefault="006A604D" w:rsidP="00B928FC">
            <w:pPr>
              <w:pStyle w:val="ListParagraph"/>
              <w:numPr>
                <w:ilvl w:val="0"/>
                <w:numId w:val="5"/>
              </w:numPr>
              <w:jc w:val="both"/>
            </w:pPr>
            <w:r>
              <w:t>Archivo con datos describiendo los datos de entrada de un escenario real del problema de optimización</w:t>
            </w:r>
          </w:p>
        </w:tc>
      </w:tr>
      <w:tr w:rsidR="006A604D" w14:paraId="5E4262A6" w14:textId="77777777" w:rsidTr="006A604D">
        <w:tc>
          <w:tcPr>
            <w:tcW w:w="2772" w:type="dxa"/>
          </w:tcPr>
          <w:p w14:paraId="0DB878B1" w14:textId="5EECBC30" w:rsidR="006A604D" w:rsidRDefault="006A604D" w:rsidP="001D4666">
            <w:r w:rsidRPr="00AC0044">
              <w:rPr>
                <w:b/>
              </w:rPr>
              <w:t>Resultado</w:t>
            </w:r>
            <w:r>
              <w:rPr>
                <w:b/>
              </w:rPr>
              <w:t xml:space="preserve"> (R10)</w:t>
            </w:r>
          </w:p>
        </w:tc>
        <w:tc>
          <w:tcPr>
            <w:tcW w:w="1546" w:type="dxa"/>
          </w:tcPr>
          <w:p w14:paraId="78FAD0B9" w14:textId="77777777" w:rsidR="006A604D" w:rsidRDefault="006A604D" w:rsidP="001D4666">
            <w:r w:rsidRPr="00AC0044">
              <w:rPr>
                <w:b/>
              </w:rPr>
              <w:t>Meta física</w:t>
            </w:r>
          </w:p>
        </w:tc>
        <w:tc>
          <w:tcPr>
            <w:tcW w:w="3815" w:type="dxa"/>
          </w:tcPr>
          <w:p w14:paraId="492652C6" w14:textId="77777777" w:rsidR="006A604D" w:rsidRDefault="006A604D" w:rsidP="001D4666">
            <w:r w:rsidRPr="00AC0044">
              <w:rPr>
                <w:b/>
              </w:rPr>
              <w:t>Medio de verificación</w:t>
            </w:r>
          </w:p>
        </w:tc>
      </w:tr>
      <w:tr w:rsidR="006A604D" w14:paraId="1C03B285" w14:textId="77777777" w:rsidTr="006A604D">
        <w:tc>
          <w:tcPr>
            <w:tcW w:w="2772" w:type="dxa"/>
          </w:tcPr>
          <w:p w14:paraId="33CF69A6" w14:textId="3E119F2F" w:rsidR="006A604D" w:rsidRDefault="006A604D" w:rsidP="001D4666">
            <w:r>
              <w:t>Instancias de prueba de diferente tamaño generadas aleatoriamente</w:t>
            </w:r>
          </w:p>
        </w:tc>
        <w:tc>
          <w:tcPr>
            <w:tcW w:w="1546" w:type="dxa"/>
          </w:tcPr>
          <w:p w14:paraId="3714DBFF" w14:textId="77777777" w:rsidR="006A604D" w:rsidRDefault="006A604D" w:rsidP="001D4666">
            <w:proofErr w:type="spellStart"/>
            <w:r>
              <w:t>Dataset</w:t>
            </w:r>
            <w:proofErr w:type="spellEnd"/>
          </w:p>
        </w:tc>
        <w:tc>
          <w:tcPr>
            <w:tcW w:w="3815" w:type="dxa"/>
          </w:tcPr>
          <w:p w14:paraId="3648A58C" w14:textId="20DC32C7" w:rsidR="006A604D" w:rsidRDefault="006A604D" w:rsidP="00B928FC">
            <w:pPr>
              <w:pStyle w:val="ListParagraph"/>
              <w:numPr>
                <w:ilvl w:val="0"/>
                <w:numId w:val="5"/>
              </w:numPr>
              <w:jc w:val="both"/>
            </w:pPr>
            <w:r>
              <w:t xml:space="preserve">Archivo con datos describiendo datos de entrada de diferente tamaño </w:t>
            </w:r>
            <w:r>
              <w:lastRenderedPageBreak/>
              <w:t>para los algoritmos de optimización</w:t>
            </w:r>
          </w:p>
        </w:tc>
      </w:tr>
      <w:tr w:rsidR="006A604D" w:rsidRPr="00AC0044" w14:paraId="42F42A6D" w14:textId="77777777" w:rsidTr="001D4666">
        <w:tc>
          <w:tcPr>
            <w:tcW w:w="2772" w:type="dxa"/>
          </w:tcPr>
          <w:p w14:paraId="4AA12B86" w14:textId="31670099" w:rsidR="006A604D" w:rsidRDefault="006A604D" w:rsidP="001D4666">
            <w:r w:rsidRPr="00AC0044">
              <w:rPr>
                <w:b/>
              </w:rPr>
              <w:lastRenderedPageBreak/>
              <w:t>Resultado</w:t>
            </w:r>
            <w:r>
              <w:rPr>
                <w:b/>
              </w:rPr>
              <w:t xml:space="preserve"> (R11)</w:t>
            </w:r>
          </w:p>
        </w:tc>
        <w:tc>
          <w:tcPr>
            <w:tcW w:w="1546" w:type="dxa"/>
          </w:tcPr>
          <w:p w14:paraId="240F8E1F" w14:textId="77777777" w:rsidR="006A604D" w:rsidRPr="00AC0044" w:rsidRDefault="006A604D" w:rsidP="001D4666">
            <w:pPr>
              <w:rPr>
                <w:b/>
              </w:rPr>
            </w:pPr>
            <w:r w:rsidRPr="00AC0044">
              <w:rPr>
                <w:b/>
              </w:rPr>
              <w:t>Meta física</w:t>
            </w:r>
          </w:p>
        </w:tc>
        <w:tc>
          <w:tcPr>
            <w:tcW w:w="3815" w:type="dxa"/>
          </w:tcPr>
          <w:p w14:paraId="03CBF7F5" w14:textId="77777777" w:rsidR="006A604D" w:rsidRPr="00AC0044" w:rsidRDefault="006A604D" w:rsidP="001D4666">
            <w:pPr>
              <w:rPr>
                <w:b/>
              </w:rPr>
            </w:pPr>
            <w:r w:rsidRPr="00AC0044">
              <w:rPr>
                <w:b/>
              </w:rPr>
              <w:t>Medio de verificación</w:t>
            </w:r>
          </w:p>
        </w:tc>
      </w:tr>
      <w:tr w:rsidR="006A604D" w14:paraId="03E5FB72" w14:textId="77777777" w:rsidTr="001D4666">
        <w:tc>
          <w:tcPr>
            <w:tcW w:w="2772" w:type="dxa"/>
          </w:tcPr>
          <w:p w14:paraId="2C0C68D2" w14:textId="35CEB551" w:rsidR="006A604D" w:rsidRDefault="00856729" w:rsidP="001D4666">
            <w:r>
              <w:t>Informe de evaluación y comparación de tiempo de ejecución y optimalidad de los algoritmos de optimización mediante experimentación numérica</w:t>
            </w:r>
          </w:p>
        </w:tc>
        <w:tc>
          <w:tcPr>
            <w:tcW w:w="1546" w:type="dxa"/>
          </w:tcPr>
          <w:p w14:paraId="731E163B" w14:textId="5DC840AF" w:rsidR="006A604D" w:rsidRDefault="006A604D" w:rsidP="001D4666">
            <w:r>
              <w:t>Documento</w:t>
            </w:r>
          </w:p>
        </w:tc>
        <w:tc>
          <w:tcPr>
            <w:tcW w:w="3815" w:type="dxa"/>
          </w:tcPr>
          <w:p w14:paraId="2F12EB9F" w14:textId="78B6F631" w:rsidR="006A604D" w:rsidRDefault="00086C55" w:rsidP="00B928FC">
            <w:pPr>
              <w:pStyle w:val="ListParagraph"/>
              <w:numPr>
                <w:ilvl w:val="0"/>
                <w:numId w:val="5"/>
              </w:numPr>
              <w:jc w:val="both"/>
            </w:pPr>
            <w:r>
              <w:t xml:space="preserve">Resultados de evaluación y comparación de tiempo de ejecución y optimalidad </w:t>
            </w:r>
            <w:r w:rsidR="00856729">
              <w:t>de los algoritmos de optimización</w:t>
            </w:r>
          </w:p>
        </w:tc>
      </w:tr>
      <w:tr w:rsidR="00856729" w14:paraId="1971CBC9" w14:textId="77777777" w:rsidTr="001D4666">
        <w:tc>
          <w:tcPr>
            <w:tcW w:w="8133" w:type="dxa"/>
            <w:gridSpan w:val="3"/>
          </w:tcPr>
          <w:p w14:paraId="565BC3C2" w14:textId="09210977" w:rsidR="00856729" w:rsidRDefault="00856729" w:rsidP="001D4666">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856729" w:rsidRPr="00AC0044" w14:paraId="43696B86" w14:textId="77777777" w:rsidTr="001D4666">
        <w:tc>
          <w:tcPr>
            <w:tcW w:w="2772" w:type="dxa"/>
          </w:tcPr>
          <w:p w14:paraId="3DA39D7C" w14:textId="19ABEA08" w:rsidR="00856729" w:rsidRDefault="00856729" w:rsidP="001D4666">
            <w:r w:rsidRPr="00AC0044">
              <w:rPr>
                <w:b/>
              </w:rPr>
              <w:t>Resultado</w:t>
            </w:r>
            <w:r>
              <w:rPr>
                <w:b/>
              </w:rPr>
              <w:t xml:space="preserve"> (R12)</w:t>
            </w:r>
          </w:p>
        </w:tc>
        <w:tc>
          <w:tcPr>
            <w:tcW w:w="1546" w:type="dxa"/>
          </w:tcPr>
          <w:p w14:paraId="48DD721E" w14:textId="77777777" w:rsidR="00856729" w:rsidRPr="00AC0044" w:rsidRDefault="00856729" w:rsidP="001D4666">
            <w:pPr>
              <w:rPr>
                <w:b/>
              </w:rPr>
            </w:pPr>
            <w:r w:rsidRPr="00AC0044">
              <w:rPr>
                <w:b/>
              </w:rPr>
              <w:t>Meta física</w:t>
            </w:r>
          </w:p>
        </w:tc>
        <w:tc>
          <w:tcPr>
            <w:tcW w:w="3815" w:type="dxa"/>
          </w:tcPr>
          <w:p w14:paraId="726FBB18" w14:textId="77777777" w:rsidR="00856729" w:rsidRPr="00AC0044" w:rsidRDefault="00856729" w:rsidP="001D4666">
            <w:pPr>
              <w:rPr>
                <w:b/>
              </w:rPr>
            </w:pPr>
            <w:r w:rsidRPr="00AC0044">
              <w:rPr>
                <w:b/>
              </w:rPr>
              <w:t>Medio de verificación</w:t>
            </w:r>
          </w:p>
        </w:tc>
      </w:tr>
      <w:tr w:rsidR="00856729" w14:paraId="64E5ECD1" w14:textId="77777777" w:rsidTr="001D4666">
        <w:tc>
          <w:tcPr>
            <w:tcW w:w="2772" w:type="dxa"/>
          </w:tcPr>
          <w:p w14:paraId="3E4ECB6C" w14:textId="453D1F10" w:rsidR="00856729" w:rsidRDefault="00856729" w:rsidP="001D4666">
            <w:r>
              <w:t>Interfaz de usuario implementada y conteniendo los módulos del algoritmo genético y el programa lineal</w:t>
            </w:r>
          </w:p>
        </w:tc>
        <w:tc>
          <w:tcPr>
            <w:tcW w:w="1546" w:type="dxa"/>
          </w:tcPr>
          <w:p w14:paraId="6FDEBC9B" w14:textId="77777777" w:rsidR="00856729" w:rsidRDefault="00856729" w:rsidP="001D4666">
            <w:r>
              <w:t>Software</w:t>
            </w:r>
          </w:p>
        </w:tc>
        <w:tc>
          <w:tcPr>
            <w:tcW w:w="3815" w:type="dxa"/>
          </w:tcPr>
          <w:p w14:paraId="47706042" w14:textId="77777777" w:rsidR="00856729" w:rsidRDefault="00856729" w:rsidP="00B928FC">
            <w:pPr>
              <w:pStyle w:val="ListParagraph"/>
              <w:numPr>
                <w:ilvl w:val="0"/>
                <w:numId w:val="5"/>
              </w:numPr>
              <w:jc w:val="both"/>
            </w:pPr>
            <w:r>
              <w:t xml:space="preserve">Código de la interfaz de usuario </w:t>
            </w:r>
          </w:p>
          <w:p w14:paraId="628D6198" w14:textId="63A97F3B" w:rsidR="00856729" w:rsidRDefault="00856729" w:rsidP="00B928FC">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491787325"/>
      <w:r w:rsidRPr="00E01541">
        <w:t xml:space="preserve">Herramientas </w:t>
      </w:r>
      <w:r>
        <w:t>y</w:t>
      </w:r>
      <w:r w:rsidRPr="00E01541">
        <w:t xml:space="preserve"> Métodos</w:t>
      </w:r>
      <w:bookmarkEnd w:id="12"/>
    </w:p>
    <w:p w14:paraId="0F7A258A" w14:textId="096F0208" w:rsidR="00A3144D" w:rsidRDefault="00B928FC" w:rsidP="00A3144D">
      <w:pPr>
        <w:pStyle w:val="Heading3"/>
      </w:pPr>
      <w:r>
        <w:t>Python</w:t>
      </w:r>
    </w:p>
    <w:p w14:paraId="5BFED83A" w14:textId="442C2CE5" w:rsidR="00A3144D" w:rsidRDefault="00B928FC" w:rsidP="00B928FC">
      <w:pPr>
        <w:jc w:val="both"/>
      </w:pPr>
      <w:r w:rsidRPr="00B928FC">
        <w:t>Python 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proofErr w:type="spellStart"/>
      <w:r>
        <w:lastRenderedPageBreak/>
        <w:t>Jupyter</w:t>
      </w:r>
      <w:proofErr w:type="spellEnd"/>
      <w:r>
        <w:t xml:space="preserve"> </w:t>
      </w:r>
      <w:proofErr w:type="spellStart"/>
      <w:r>
        <w:t>Lab</w:t>
      </w:r>
      <w:proofErr w:type="spellEnd"/>
    </w:p>
    <w:p w14:paraId="26EF2A8C" w14:textId="4E5F9099" w:rsidR="00B928FC" w:rsidRDefault="00B928FC" w:rsidP="00B928FC">
      <w:pPr>
        <w:jc w:val="both"/>
      </w:pPr>
      <w:proofErr w:type="spellStart"/>
      <w:r w:rsidRPr="00B928FC">
        <w:t>Jupyter</w:t>
      </w:r>
      <w:proofErr w:type="spellEnd"/>
      <w:r w:rsidRPr="00B928FC">
        <w:t xml:space="preserve"> Notebook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r>
        <w:t xml:space="preserve">Visual Studio </w:t>
      </w:r>
      <w:proofErr w:type="spellStart"/>
      <w:r>
        <w:t>Code</w:t>
      </w:r>
      <w:proofErr w:type="spellEnd"/>
    </w:p>
    <w:p w14:paraId="55156081" w14:textId="129630BC" w:rsidR="00B928FC" w:rsidRDefault="00B928FC" w:rsidP="00B928FC">
      <w:pPr>
        <w:jc w:val="both"/>
      </w:pPr>
      <w:r>
        <w:t xml:space="preserve">Visual Studio </w:t>
      </w:r>
      <w:proofErr w:type="spellStart"/>
      <w:r>
        <w:t>Code</w:t>
      </w:r>
      <w:proofErr w:type="spellEnd"/>
      <w:r w:rsidRPr="00B928FC">
        <w:t xml:space="preserve"> 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r>
        <w:t>AMPL</w:t>
      </w:r>
    </w:p>
    <w:p w14:paraId="40D53058" w14:textId="4A9D6822" w:rsidR="00B928FC" w:rsidRDefault="00B928FC" w:rsidP="00B928FC">
      <w:r>
        <w:t>Para cada resultado debe existir al menos una herramienta o método para obtenerlo. Puede usar tablas para mostrar: resultado, herramienta o método y forma de validación.</w:t>
      </w:r>
    </w:p>
    <w:p w14:paraId="00FFF7A7" w14:textId="654EC548" w:rsidR="00B928FC" w:rsidRDefault="00B928FC" w:rsidP="00B928FC">
      <w:pPr>
        <w:pStyle w:val="Heading3"/>
      </w:pPr>
      <w:r>
        <w:t>AMPL IDE</w:t>
      </w:r>
    </w:p>
    <w:p w14:paraId="76CC7E0F" w14:textId="2B04677A" w:rsidR="00B928FC" w:rsidRDefault="00B928FC" w:rsidP="00B928FC">
      <w:r>
        <w:t>Para cada resultado debe existir al menos una herramienta o método para obtenerlo. Puede usar tablas para mostrar: resultado, herramienta o método y forma de validación.</w:t>
      </w:r>
    </w:p>
    <w:p w14:paraId="715ECD0D" w14:textId="607078EF" w:rsidR="00B928FC" w:rsidRDefault="00B928FC" w:rsidP="00B928FC">
      <w:pPr>
        <w:pStyle w:val="Heading3"/>
      </w:pPr>
      <w:r>
        <w:t xml:space="preserve">GNU Linear </w:t>
      </w:r>
      <w:proofErr w:type="spellStart"/>
      <w:r>
        <w:t>Programming</w:t>
      </w:r>
      <w:proofErr w:type="spellEnd"/>
      <w:r>
        <w:t xml:space="preserve"> Kit</w:t>
      </w:r>
    </w:p>
    <w:p w14:paraId="63027C13" w14:textId="1855973F" w:rsidR="00B928FC" w:rsidRDefault="00B928FC" w:rsidP="00B928FC">
      <w:r>
        <w:t>Para cada resultado debe existir al menos una herramienta o método para obtenerlo. Puede usar tablas para mostrar: resultado, herramienta o método y forma de validación.</w:t>
      </w:r>
    </w:p>
    <w:p w14:paraId="65D0E627" w14:textId="79F444E8" w:rsidR="00B928FC" w:rsidRDefault="00B928FC" w:rsidP="00B928FC">
      <w:pPr>
        <w:pStyle w:val="Heading3"/>
      </w:pPr>
      <w:r>
        <w:t>Microsoft Excel</w:t>
      </w:r>
    </w:p>
    <w:p w14:paraId="1A1A4CE6" w14:textId="7D990E6D" w:rsidR="00B928FC" w:rsidRDefault="00CB4EAC" w:rsidP="00CB4EAC">
      <w:pPr>
        <w:jc w:val="both"/>
      </w:pPr>
      <w:r w:rsidRPr="00CB4EAC">
        <w:t xml:space="preserve">Microsoft Excel 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xml:space="preserve">. Dado que Microsoft Excel posee funciones </w:t>
      </w:r>
      <w:r w:rsidRPr="00CB4EAC">
        <w:lastRenderedPageBreak/>
        <w:t>estadísticas, se utilizará en el proyecto para realizar la fase de experimentación numérica.</w:t>
      </w:r>
    </w:p>
    <w:p w14:paraId="13135AB3" w14:textId="54181B24" w:rsidR="00B928FC" w:rsidRDefault="00B928FC" w:rsidP="00B928FC">
      <w:pPr>
        <w:pStyle w:val="Heading3"/>
      </w:pPr>
      <w:r>
        <w:t>Kanban</w:t>
      </w:r>
    </w:p>
    <w:p w14:paraId="688B4730" w14:textId="576876DD" w:rsidR="00B928FC" w:rsidRDefault="00CB4EAC" w:rsidP="00CB4EAC">
      <w:pPr>
        <w:jc w:val="both"/>
      </w:pPr>
      <w:r w:rsidRPr="00CB4EAC">
        <w:t xml:space="preserve">Kanban 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r>
        <w:t>Prueba F de Fisher</w:t>
      </w:r>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r>
        <w:t xml:space="preserve">Prueba t de </w:t>
      </w:r>
      <w:proofErr w:type="spellStart"/>
      <w:r>
        <w:t>Student</w:t>
      </w:r>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r>
        <w:t xml:space="preserve">Prueba </w:t>
      </w:r>
      <w:proofErr w:type="spellStart"/>
      <w:r>
        <w:t>Kolmogorov-Smirnov</w:t>
      </w:r>
      <w:proofErr w:type="spellEnd"/>
    </w:p>
    <w:p w14:paraId="0CBD756A" w14:textId="65DA9660"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105E4271" w14:textId="77777777" w:rsidR="00B928FC" w:rsidRDefault="00B928FC" w:rsidP="00B928FC"/>
    <w:p w14:paraId="5B1B95D3" w14:textId="77777777" w:rsidR="00B928FC" w:rsidRDefault="00B928FC" w:rsidP="00B928FC"/>
    <w:p w14:paraId="1E09003C" w14:textId="77777777" w:rsidR="00B928FC" w:rsidRDefault="00B928FC" w:rsidP="00B928FC"/>
    <w:p w14:paraId="7EBF7C60" w14:textId="77777777" w:rsidR="00B928FC" w:rsidRDefault="00B928FC" w:rsidP="00B928FC"/>
    <w:p w14:paraId="279A4EE1" w14:textId="77777777" w:rsidR="00B928FC" w:rsidRDefault="00B928FC" w:rsidP="00B928FC"/>
    <w:p w14:paraId="13B0CEF3" w14:textId="77777777" w:rsidR="00B928FC" w:rsidRDefault="00B928FC" w:rsidP="00B928FC"/>
    <w:p w14:paraId="131325E8" w14:textId="77777777" w:rsidR="00B928FC" w:rsidRDefault="00B928FC" w:rsidP="00B928FC"/>
    <w:p w14:paraId="4BCF0CE6" w14:textId="77777777" w:rsidR="00B928FC" w:rsidRDefault="00B928FC" w:rsidP="00B928FC"/>
    <w:p w14:paraId="579B9C0B" w14:textId="77777777" w:rsidR="00B928FC" w:rsidRDefault="00B928FC" w:rsidP="00A3144D"/>
    <w:p w14:paraId="467048DC" w14:textId="7E0F806A" w:rsidR="002E23DB" w:rsidRDefault="002E23DB" w:rsidP="002E23DB">
      <w:r>
        <w:t>Para cada resultado debe existir al meno</w:t>
      </w:r>
      <w:r w:rsidR="00856729">
        <w:t>s</w:t>
      </w:r>
      <w:r>
        <w:t xml:space="preserve">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3" w:name="_Toc491787327"/>
      <w:r w:rsidRPr="00E01541">
        <w:t>Viabilidad</w:t>
      </w:r>
      <w:bookmarkEnd w:id="13"/>
      <w:r w:rsidR="002E23DB" w:rsidRPr="002E23DB">
        <w:t xml:space="preserve"> </w:t>
      </w:r>
    </w:p>
    <w:p w14:paraId="24E11F20" w14:textId="32CD8586" w:rsidR="00E01541" w:rsidRDefault="002E23DB" w:rsidP="002E23DB">
      <w:pPr>
        <w:pStyle w:val="Heading3"/>
      </w:pPr>
      <w:bookmarkStart w:id="14" w:name="_Toc491787328"/>
      <w:r>
        <w:t>Viabilidad Técnica</w:t>
      </w:r>
      <w:bookmarkEnd w:id="14"/>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lastRenderedPageBreak/>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77777777" w:rsidR="002E23DB" w:rsidRDefault="002E23DB" w:rsidP="002E23DB">
      <w:pPr>
        <w:pStyle w:val="Heading3"/>
      </w:pPr>
      <w:bookmarkStart w:id="15" w:name="_Toc491787329"/>
      <w:r>
        <w:t>Viabilidad Temporal</w:t>
      </w:r>
      <w:bookmarkEnd w:id="15"/>
    </w:p>
    <w:p w14:paraId="55B8D0C9" w14:textId="77777777" w:rsidR="002E23DB" w:rsidRDefault="002E23DB" w:rsidP="002E23DB">
      <w:pPr>
        <w:pStyle w:val="Heading3"/>
      </w:pPr>
      <w:bookmarkStart w:id="16" w:name="_Toc491787330"/>
      <w:r>
        <w:t>Viabilidad Económica</w:t>
      </w:r>
      <w:bookmarkEnd w:id="16"/>
    </w:p>
    <w:p w14:paraId="2E2E8DF5" w14:textId="0021C853"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p>
    <w:p w14:paraId="4DF40FD8" w14:textId="547096AC" w:rsidR="005E3431" w:rsidRDefault="005E3431" w:rsidP="005E3431">
      <w:pPr>
        <w:pStyle w:val="Heading3"/>
      </w:pPr>
      <w:r>
        <w:t>Conclusión</w:t>
      </w:r>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17" w:name="_Toc491787331"/>
      <w:r>
        <w:t>Alcance</w:t>
      </w:r>
      <w:r w:rsidR="001D3157">
        <w:t>, Limitaciones y Riesgos</w:t>
      </w:r>
      <w:bookmarkEnd w:id="17"/>
    </w:p>
    <w:p w14:paraId="66821309" w14:textId="758B67A9" w:rsidR="00894D57" w:rsidRDefault="00894D57" w:rsidP="00894D57">
      <w:pPr>
        <w:pStyle w:val="Heading3"/>
      </w:pPr>
      <w:r>
        <w:t>Alcance</w:t>
      </w:r>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lastRenderedPageBreak/>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r>
        <w:t>Limitaciones</w:t>
      </w:r>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r>
        <w:t>Riesgos</w:t>
      </w:r>
    </w:p>
    <w:p w14:paraId="127B9AA7" w14:textId="53F84C83"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Style w:val="TableGrid"/>
        <w:tblW w:w="8455" w:type="dxa"/>
        <w:jc w:val="center"/>
        <w:tblLook w:val="04A0" w:firstRow="1" w:lastRow="0" w:firstColumn="1" w:lastColumn="0" w:noHBand="0" w:noVBand="1"/>
      </w:tblPr>
      <w:tblGrid>
        <w:gridCol w:w="2515"/>
        <w:gridCol w:w="2790"/>
        <w:gridCol w:w="3150"/>
      </w:tblGrid>
      <w:tr w:rsidR="00BE344B" w:rsidRPr="002E23DB" w14:paraId="7F6262E8" w14:textId="77777777" w:rsidTr="00BE344B">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lastRenderedPageBreak/>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BE344B">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BE344B">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BE344B">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BE344B">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BE344B">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530A7716" w:rsidR="00D26EFF" w:rsidRDefault="00D26EFF" w:rsidP="00ED2A35">
      <w:pPr>
        <w:pStyle w:val="Heading1"/>
      </w:pPr>
      <w:bookmarkStart w:id="18" w:name="_Toc491787332"/>
      <w:r w:rsidRPr="00663A20">
        <w:lastRenderedPageBreak/>
        <w:t xml:space="preserve">Marco </w:t>
      </w:r>
      <w:r w:rsidR="003B42EA">
        <w:t>Legal</w:t>
      </w:r>
      <w:r w:rsidR="00ED2A35">
        <w:t>/Regulatorio/Conceptual/otros</w:t>
      </w:r>
      <w:bookmarkEnd w:id="18"/>
    </w:p>
    <w:p w14:paraId="40CE4A45" w14:textId="01585690" w:rsidR="00B52E6D" w:rsidRDefault="00B52E6D" w:rsidP="00B52E6D">
      <w:pPr>
        <w:pStyle w:val="Heading2"/>
      </w:pPr>
      <w:r>
        <w:t>Introducción</w:t>
      </w:r>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r>
        <w:t>Peligros y desastres</w:t>
      </w:r>
    </w:p>
    <w:p w14:paraId="53877968" w14:textId="2229DEC2" w:rsidR="00B52E6D" w:rsidRDefault="00D40931" w:rsidP="00D40931">
      <w:pPr>
        <w:jc w:val="both"/>
      </w:pPr>
      <w:r>
        <w:t>Un peligro es un evento amenazante o la probabilidad de ocurrencia de un fenómeno potencialmente dañino dentro de un determinado período y área.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r>
        <w:t>Gestión del desastre y logística humanitaria</w:t>
      </w:r>
    </w:p>
    <w:p w14:paraId="793B4BDC" w14:textId="1958D8F9" w:rsidR="00D40931" w:rsidRDefault="00D40931" w:rsidP="00D40931">
      <w:pPr>
        <w:jc w:val="both"/>
      </w:pPr>
      <w:r w:rsidRPr="00D40931">
        <w:t>La respuesta ante un desastre es un proceso complejo que involucra extrema presión sobre el tiempo, gran incertidumbre y muchos agentes involucrados.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5E7F5A3" w:rsidR="00A74B93" w:rsidRDefault="00A74B93" w:rsidP="00A74B93">
      <w:pPr>
        <w:spacing w:before="0" w:after="0"/>
        <w:jc w:val="both"/>
      </w:pPr>
      <w:r>
        <w:t>- 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r>
        <w:t>Logística humanitaria en el Perú</w:t>
      </w:r>
    </w:p>
    <w:p w14:paraId="42F93774" w14:textId="5C27BBD9"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r>
        <w:t>Optimización Combinatoria</w:t>
      </w:r>
    </w:p>
    <w:p w14:paraId="6C49764D" w14:textId="22670F31" w:rsidR="00D40931" w:rsidRDefault="00A74B93" w:rsidP="00A74B93">
      <w:pPr>
        <w:jc w:val="both"/>
      </w:pPr>
      <w:r w:rsidRPr="00A74B93">
        <w:t>La Optimización Combinatoria tiene como objetivo encontrar un objeto óptimo en una colección finita de objetos.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r>
        <w:lastRenderedPageBreak/>
        <w:t>Optimización de múltiples objetivos</w:t>
      </w:r>
    </w:p>
    <w:p w14:paraId="61346FE4" w14:textId="2BE09952"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451DE4">
      <w:r w:rsidRPr="00451DE4">
        <w:t>Donde x es el conjunto de variables de decisión, f(x) es la función objetivo y g(x) son funciones que representan las restricciones del problema, sin pérdida de generalidad, un problema de optimización puede ser formulado como</w:t>
      </w:r>
      <w:r>
        <w:t>:</w:t>
      </w:r>
    </w:p>
    <w:p w14:paraId="66602C8D" w14:textId="2F3B5777" w:rsidR="00451DE4" w:rsidRDefault="00451DE4" w:rsidP="00451DE4">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5E50333F" w14:textId="77777777" w:rsidR="00D40931" w:rsidRPr="00B52E6D" w:rsidRDefault="00D40931" w:rsidP="00D40931">
      <w:pPr>
        <w:jc w:val="both"/>
      </w:pPr>
    </w:p>
    <w:p w14:paraId="655CE588" w14:textId="4A4285C4" w:rsidR="007B1D16" w:rsidRDefault="007B1D16" w:rsidP="007B1D16">
      <w:pPr>
        <w:pStyle w:val="Heading2"/>
      </w:pPr>
      <w:r>
        <w:t>Problema de transporte</w:t>
      </w:r>
    </w:p>
    <w:p w14:paraId="6BD855B5" w14:textId="1866F7D8" w:rsidR="007B1D16" w:rsidRDefault="007B1D16" w:rsidP="007B1D16">
      <w:pPr>
        <w:jc w:val="both"/>
      </w:pPr>
      <w:r w:rsidRPr="00A74B93">
        <w:t>La optimización de múltiples objetivos aborda un tipo especial de problemas de optimización que involucran más de una función objetivo a ser optimizada simultáneamente. Debido</w:t>
      </w:r>
    </w:p>
    <w:p w14:paraId="44239075" w14:textId="6F8BF6DF" w:rsidR="007B1D16" w:rsidRDefault="007B1D16" w:rsidP="007B1D16">
      <w:pPr>
        <w:pStyle w:val="Heading2"/>
      </w:pPr>
      <w:r>
        <w:t>Problema de transbordo</w:t>
      </w:r>
    </w:p>
    <w:p w14:paraId="413EE61F" w14:textId="51639BD2" w:rsidR="007B1D16" w:rsidRDefault="007B1D16" w:rsidP="007B1D16">
      <w:pPr>
        <w:jc w:val="both"/>
      </w:pPr>
      <w:r w:rsidRPr="00A74B93">
        <w:t>La optimización de múltiples objetivos aborda un tipo especial de problemas de optimización que involucran</w:t>
      </w:r>
    </w:p>
    <w:p w14:paraId="22ED0CD2" w14:textId="4ADAB298" w:rsidR="00A774B3" w:rsidRDefault="00A774B3" w:rsidP="00A774B3">
      <w:pPr>
        <w:pStyle w:val="Heading2"/>
      </w:pPr>
      <w:r>
        <w:lastRenderedPageBreak/>
        <w:t>Métodos para la solución de problemas de optimización</w:t>
      </w:r>
    </w:p>
    <w:p w14:paraId="56AE4138" w14:textId="70C7CA72" w:rsidR="00A774B3" w:rsidRDefault="00A774B3" w:rsidP="00A774B3">
      <w:pPr>
        <w:pStyle w:val="Heading3"/>
      </w:pPr>
      <w:r>
        <w:t>Métodos exactos</w:t>
      </w:r>
    </w:p>
    <w:p w14:paraId="07A83577" w14:textId="06D5BDCB"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r>
        <w:t>Métodos heurísticos</w:t>
      </w:r>
    </w:p>
    <w:p w14:paraId="755D9A15" w14:textId="2062E2B2"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r>
        <w:lastRenderedPageBreak/>
        <w:t>Métodos metaheurísticos</w:t>
      </w:r>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20FCBB75" w:rsidR="00BB48B6" w:rsidRDefault="00BB48B6" w:rsidP="00BB48B6">
      <w:pPr>
        <w:jc w:val="both"/>
        <w:rPr>
          <w:lang w:val="en-US"/>
        </w:rPr>
      </w:pPr>
      <w:r w:rsidRPr="00BB48B6">
        <w:rPr>
          <w:lang w:val="en-US"/>
        </w:rPr>
        <w:t>-</w:t>
      </w:r>
      <w:r w:rsidRPr="00BB48B6">
        <w:rPr>
          <w:lang w:val="en-US"/>
        </w:rPr>
        <w:tab/>
        <w:t>GRASP (Greedy Randomized Adaptive Search Procedure)</w:t>
      </w:r>
    </w:p>
    <w:p w14:paraId="399DBE23" w14:textId="1CF3A63B" w:rsidR="00BB48B6" w:rsidRDefault="00BB48B6" w:rsidP="00BB48B6">
      <w:pPr>
        <w:pStyle w:val="Heading3"/>
        <w:numPr>
          <w:ilvl w:val="3"/>
          <w:numId w:val="1"/>
        </w:numPr>
      </w:pPr>
      <w:r>
        <w:t>Algoritmos Genéticos</w:t>
      </w:r>
    </w:p>
    <w:p w14:paraId="6322032F" w14:textId="7D6B88C1" w:rsidR="00BB48B6" w:rsidRDefault="00BB48B6" w:rsidP="00BB48B6">
      <w:pPr>
        <w:jc w:val="both"/>
      </w:pPr>
      <w:r>
        <w:t xml:space="preserve">Un algoritmo genético es una metaheurística y técnica de búsqueda global </w:t>
      </w:r>
      <w:proofErr w:type="spellStart"/>
      <w:r>
        <w:t>randomizada</w:t>
      </w:r>
      <w:proofErr w:type="spellEnd"/>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Default="00BB48B6" w:rsidP="00BB48B6">
      <w:pPr>
        <w:spacing w:before="0"/>
        <w:jc w:val="both"/>
      </w:pPr>
      <w:r>
        <w:t>1. Generar la población inicial</w:t>
      </w:r>
    </w:p>
    <w:p w14:paraId="160FFBF5" w14:textId="28A9CC48" w:rsidR="00BB48B6" w:rsidRDefault="00BB48B6" w:rsidP="00BB48B6">
      <w:pPr>
        <w:spacing w:before="0"/>
        <w:jc w:val="both"/>
      </w:pPr>
      <w:r>
        <w:t>2. Repetir</w:t>
      </w:r>
    </w:p>
    <w:p w14:paraId="7E41973A" w14:textId="618ADBFB" w:rsidR="00BB48B6" w:rsidRDefault="00BB48B6" w:rsidP="00BB48B6">
      <w:pPr>
        <w:spacing w:before="0"/>
        <w:ind w:firstLine="708"/>
        <w:jc w:val="both"/>
      </w:pPr>
      <w:r>
        <w:t>a. Seleccionar dos cromosomas de la población actual</w:t>
      </w:r>
    </w:p>
    <w:p w14:paraId="3553993C" w14:textId="7906E2BF" w:rsidR="00BB48B6" w:rsidRDefault="00BB48B6" w:rsidP="00BB48B6">
      <w:pPr>
        <w:spacing w:before="0"/>
        <w:ind w:firstLine="708"/>
        <w:jc w:val="both"/>
      </w:pPr>
      <w:r>
        <w:t>b. Generar un nuevo cromosoma a partir de los dos anteriores</w:t>
      </w:r>
    </w:p>
    <w:p w14:paraId="632A74BA" w14:textId="5CB98EA8" w:rsidR="00BB48B6" w:rsidRDefault="00BB48B6" w:rsidP="00BB48B6">
      <w:pPr>
        <w:spacing w:before="0"/>
        <w:ind w:firstLine="708"/>
        <w:jc w:val="both"/>
      </w:pPr>
      <w:r>
        <w:t>c. Aplicar una mutación aleatoria al nuevo cromosoma probabilísticamente</w:t>
      </w:r>
    </w:p>
    <w:p w14:paraId="6ECCECEB" w14:textId="5DECA034" w:rsidR="00BB48B6" w:rsidRDefault="00BB48B6" w:rsidP="00BB48B6">
      <w:pPr>
        <w:spacing w:before="0"/>
        <w:ind w:firstLine="708"/>
        <w:jc w:val="both"/>
      </w:pPr>
      <w:r>
        <w:lastRenderedPageBreak/>
        <w:t>d. Reemplazar algún cromosoma de la población actual con el nuevo cromosoma generado</w:t>
      </w:r>
    </w:p>
    <w:p w14:paraId="1AB04522" w14:textId="5503936C" w:rsidR="00BB48B6" w:rsidRPr="00BB48B6" w:rsidRDefault="00BB48B6" w:rsidP="00BB48B6">
      <w:pPr>
        <w:jc w:val="both"/>
      </w:pPr>
      <w: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58836D7D" w14:textId="77777777" w:rsidR="00BB48B6" w:rsidRPr="00BB48B6" w:rsidRDefault="00BB48B6" w:rsidP="007B1D16">
      <w:pPr>
        <w:jc w:val="both"/>
      </w:pPr>
    </w:p>
    <w:p w14:paraId="286AF878" w14:textId="6429BD85" w:rsidR="007B1D16" w:rsidRDefault="007B1D16" w:rsidP="007B1D16">
      <w:pPr>
        <w:jc w:val="both"/>
      </w:pPr>
      <w:r>
        <w:t xml:space="preserve">Todas figuras usadas deben estar explicadas o referenciadas en el texto. Al igual que las tablas debe procurar el uso de referencias cruzadas y títulos de figuras/ilustraciones como se muestra en la </w:t>
      </w:r>
      <w:r>
        <w:fldChar w:fldCharType="begin"/>
      </w:r>
      <w:r>
        <w:instrText xml:space="preserve"> REF _Ref491785765 \h  \* MERGEFORMAT </w:instrText>
      </w:r>
      <w:r>
        <w:fldChar w:fldCharType="separate"/>
      </w:r>
      <w:r w:rsidR="00716EB4" w:rsidRPr="00716EB4">
        <w:t>Figura 1</w:t>
      </w:r>
      <w:r>
        <w:fldChar w:fldCharType="end"/>
      </w:r>
      <w:r w:rsidRPr="00ED2A35">
        <w:t>.</w:t>
      </w:r>
      <w:r>
        <w:t xml:space="preserve"> El título de las figuras va debajo de la figura y debe acompañarse de la referencia si no es de elaboración propia.</w:t>
      </w:r>
    </w:p>
    <w:p w14:paraId="04541309" w14:textId="77777777" w:rsidR="007B1D16" w:rsidRDefault="007B1D16" w:rsidP="007B1D16">
      <w:pPr>
        <w:jc w:val="both"/>
      </w:pP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405B6BE2" w:rsidR="006E4744" w:rsidRPr="00ED2A35" w:rsidRDefault="006E4744" w:rsidP="00171630">
      <w:pPr>
        <w:pStyle w:val="Caption"/>
        <w:jc w:val="center"/>
        <w:rPr>
          <w:i w:val="0"/>
        </w:rPr>
      </w:pPr>
      <w:bookmarkStart w:id="19" w:name="_Ref491785765"/>
      <w:bookmarkStart w:id="20" w:name="_Toc464642696"/>
      <w:bookmarkStart w:id="21"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716EB4">
        <w:rPr>
          <w:i w:val="0"/>
          <w:noProof/>
          <w:color w:val="auto"/>
        </w:rPr>
        <w:t>1</w:t>
      </w:r>
      <w:r w:rsidR="00EE2778" w:rsidRPr="00ED2A35">
        <w:rPr>
          <w:i w:val="0"/>
          <w:noProof/>
          <w:color w:val="auto"/>
        </w:rPr>
        <w:fldChar w:fldCharType="end"/>
      </w:r>
      <w:bookmarkEnd w:id="19"/>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0"/>
      <w:bookmarkEnd w:id="21"/>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2" w:name="_Toc491787333"/>
      <w:r>
        <w:lastRenderedPageBreak/>
        <w:t>Estado del Arte</w:t>
      </w:r>
      <w:bookmarkEnd w:id="22"/>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r>
        <w:t>Investigaciones Académicas</w:t>
      </w:r>
    </w:p>
    <w:p w14:paraId="7AE10B3C" w14:textId="6157B35A" w:rsidR="00975690" w:rsidRDefault="00975690" w:rsidP="003C4292">
      <w:pPr>
        <w:pStyle w:val="Heading3"/>
        <w:jc w:val="both"/>
      </w:pPr>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p>
    <w:p w14:paraId="3048FB64" w14:textId="47BB5D37"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p>
    <w:p w14:paraId="79F3EB15" w14:textId="3504B597"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5E6BE500" w14:textId="23A92132" w:rsidR="00E67E5D" w:rsidRDefault="00E67E5D" w:rsidP="003C4292">
      <w:pPr>
        <w:pStyle w:val="Heading3"/>
        <w:jc w:val="both"/>
      </w:pPr>
      <w:r w:rsidRPr="00E67E5D">
        <w:lastRenderedPageBreak/>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p>
    <w:p w14:paraId="10B72DFC" w14:textId="676C0EF1"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Pr="003C4292">
        <w:t xml:space="preserve"> de universidades en Estados Unidos y Turquía proponen tres </w:t>
      </w:r>
      <w:proofErr w:type="gramStart"/>
      <w:r w:rsidRPr="003C4292">
        <w:t>funciones objetivos</w:t>
      </w:r>
      <w:proofErr w:type="gramEnd"/>
      <w:r w:rsidRPr="003C4292">
        <w:t xml:space="preserve">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p>
    <w:p w14:paraId="37861F00" w14:textId="0C93E8F3"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72E615B1" w14:textId="6E82F102" w:rsidR="003C4292" w:rsidRDefault="003C4292" w:rsidP="00880987">
      <w:pPr>
        <w:pStyle w:val="Heading3"/>
        <w:jc w:val="both"/>
      </w:pPr>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p>
    <w:p w14:paraId="215C744B" w14:textId="50C94245"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r w:rsidRPr="001854BD">
        <w:lastRenderedPageBreak/>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p>
    <w:p w14:paraId="54003A0A" w14:textId="4FB76C5C"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p>
    <w:p w14:paraId="4AC4F30B" w14:textId="4F83C16F" w:rsidR="00DA2555" w:rsidRPr="00B73A32"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59D009F1" w14:textId="0DFF3353" w:rsidR="008A3F09" w:rsidRDefault="008A3F09" w:rsidP="008A3F09">
      <w:pPr>
        <w:pStyle w:val="Heading2"/>
      </w:pPr>
      <w:r>
        <w:t>Productos comerciales</w:t>
      </w:r>
    </w:p>
    <w:p w14:paraId="1D1A5B7D" w14:textId="1FF844C0" w:rsidR="008A3F09" w:rsidRDefault="008A3F09" w:rsidP="008A3F09">
      <w:pPr>
        <w:pStyle w:val="Heading3"/>
        <w:jc w:val="both"/>
      </w:pPr>
      <w:proofErr w:type="spellStart"/>
      <w:r>
        <w:t>SimpliRoute</w:t>
      </w:r>
      <w:proofErr w:type="spellEnd"/>
    </w:p>
    <w:p w14:paraId="48914AD5" w14:textId="77777777" w:rsidR="008A3F09" w:rsidRDefault="008A3F09" w:rsidP="008A3F09">
      <w:pPr>
        <w:jc w:val="both"/>
      </w:pPr>
      <w:proofErr w:type="spellStart"/>
      <w:r>
        <w:t>SimpliRoute</w:t>
      </w:r>
      <w:proofErr w:type="spellEnd"/>
      <w:r>
        <w:t xml:space="preserve"> 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lastRenderedPageBreak/>
        <w:t>-</w:t>
      </w:r>
      <w:r>
        <w:tab/>
        <w:t>Ventanas de tiempo para los clientes</w:t>
      </w:r>
    </w:p>
    <w:p w14:paraId="4006A40B" w14:textId="248ADB2D"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71F8DF4F" w14:textId="50806BA6" w:rsidR="008A3F09" w:rsidRPr="008A3F09" w:rsidRDefault="008A3F09" w:rsidP="008A3F09">
      <w:pPr>
        <w:pStyle w:val="Heading3"/>
        <w:rPr>
          <w:lang w:val="en-US"/>
        </w:rPr>
      </w:pPr>
      <w:r w:rsidRPr="008A3F09">
        <w:rPr>
          <w:lang w:val="en-US"/>
        </w:rPr>
        <w:t>SAP Transportation Management VSR Optimization</w:t>
      </w:r>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8498DF1" w:rsidR="008A3F09" w:rsidRDefault="008A3F09" w:rsidP="008A3F09">
      <w:pPr>
        <w:jc w:val="both"/>
      </w:pPr>
      <w:r>
        <w:t>Dado que es parte del mismo ecosistema SAP, la integración con módulos de ventas y de gestión de la cadena de suministro no presenta ningún problema.</w:t>
      </w:r>
    </w:p>
    <w:p w14:paraId="003A9718" w14:textId="7BC349E1" w:rsidR="008A3F09" w:rsidRPr="008A3F09" w:rsidRDefault="008A3F09" w:rsidP="008A3F09">
      <w:pPr>
        <w:pStyle w:val="Heading3"/>
        <w:rPr>
          <w:lang w:val="en-US"/>
        </w:rPr>
      </w:pPr>
      <w:r>
        <w:rPr>
          <w:lang w:val="en-US"/>
        </w:rPr>
        <w:t>Google Optimization Tools</w:t>
      </w:r>
    </w:p>
    <w:p w14:paraId="6D87503A" w14:textId="77777777"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r>
        <w:lastRenderedPageBreak/>
        <w:t>Revisión y discusión</w:t>
      </w:r>
    </w:p>
    <w:p w14:paraId="498188A6" w14:textId="77777777" w:rsidR="00917147" w:rsidRPr="00975690" w:rsidRDefault="00917147" w:rsidP="00917147">
      <w:proofErr w:type="spellStart"/>
      <w:r>
        <w:t>adsf</w:t>
      </w:r>
      <w:proofErr w:type="spellEnd"/>
    </w:p>
    <w:p w14:paraId="09642E96" w14:textId="77777777" w:rsidR="00917147" w:rsidRDefault="00917147" w:rsidP="00917147">
      <w:pPr>
        <w:pStyle w:val="Heading2"/>
      </w:pPr>
      <w:bookmarkStart w:id="23" w:name="_Toc491787335"/>
      <w:r>
        <w:t>Conclusiones</w:t>
      </w:r>
      <w:bookmarkEnd w:id="23"/>
    </w:p>
    <w:p w14:paraId="635BE1A5" w14:textId="62EFB65C" w:rsidR="00917147" w:rsidRDefault="003E7EA4" w:rsidP="00917147">
      <w:pPr>
        <w:jc w:val="both"/>
      </w:pPr>
      <w:r w:rsidRPr="003E7EA4">
        <w:t xml:space="preserve">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w:t>
      </w:r>
      <w:proofErr w:type="spellStart"/>
      <w:r w:rsidRPr="003E7EA4">
        <w:t>fuzzy</w:t>
      </w:r>
      <w:proofErr w:type="spellEnd"/>
      <w:r w:rsidRPr="003E7EA4">
        <w:t xml:space="preserve">. 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 De esta manera, se ha obtenido un panorama más claro de la investigación y herramientas existentes actualmente, 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r w:rsidR="00FE6F04">
        <w:lastRenderedPageBreak/>
        <w:t xml:space="preserve">Definición de la formulación de la función objetivo, restricciones, variables de decisión y parámetros </w:t>
      </w:r>
      <w:r w:rsidR="001D4666">
        <w:t>del problema de distribución de ayuda humanitaria</w:t>
      </w:r>
    </w:p>
    <w:p w14:paraId="37C6C0E9" w14:textId="14BDA4DD" w:rsidR="001D4666" w:rsidRDefault="001D4666" w:rsidP="001D4666">
      <w:pPr>
        <w:pStyle w:val="Heading2"/>
      </w:pPr>
      <w:r>
        <w:t>Introducción</w:t>
      </w:r>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r>
        <w:t>Resultado</w:t>
      </w:r>
    </w:p>
    <w:p w14:paraId="44B945F0" w14:textId="5D4D3F26" w:rsidR="001D4666" w:rsidRDefault="001D4666" w:rsidP="001D4666">
      <w:pPr>
        <w:pStyle w:val="Heading3"/>
      </w:pPr>
      <w:r>
        <w:t>Parámetros del problema de optimización</w:t>
      </w:r>
    </w:p>
    <w:p w14:paraId="777C6DF7" w14:textId="21D397E0" w:rsidR="00B7768F" w:rsidRPr="00B7768F" w:rsidRDefault="00B7768F" w:rsidP="00B7768F">
      <w:pPr>
        <w:pStyle w:val="Heading3"/>
        <w:numPr>
          <w:ilvl w:val="3"/>
          <w:numId w:val="1"/>
        </w:numPr>
      </w:pPr>
      <w:r>
        <w:t>Red de distribución</w:t>
      </w:r>
    </w:p>
    <w:p w14:paraId="73C716E8" w14:textId="0B89C686"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proofErr w:type="spellStart"/>
      <w:r w:rsidR="003F1246" w:rsidRPr="00B85A79">
        <w:rPr>
          <w:b/>
          <w:i/>
        </w:rPr>
        <w:t>Distancia_jk</w:t>
      </w:r>
      <w:proofErr w:type="spellEnd"/>
      <w:r w:rsidR="003F1246">
        <w:t xml:space="preserve"> la cual influirá en el cálculo del costo de distribución.</w:t>
      </w:r>
    </w:p>
    <w:p w14:paraId="732BED88" w14:textId="396A0970" w:rsidR="00B7768F" w:rsidRDefault="00B7768F" w:rsidP="00B7768F">
      <w:pPr>
        <w:pStyle w:val="Heading3"/>
        <w:numPr>
          <w:ilvl w:val="3"/>
          <w:numId w:val="1"/>
        </w:numPr>
      </w:pPr>
      <w:r>
        <w:t>Horizonte de planificación de la distribución</w:t>
      </w:r>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r>
        <w:t>Oferta y demanda</w:t>
      </w:r>
      <w:r w:rsidR="00844B91">
        <w:t xml:space="preserve"> inicial</w:t>
      </w:r>
      <w:r>
        <w:t xml:space="preserve"> en los nodos de la red de distribución</w:t>
      </w:r>
    </w:p>
    <w:p w14:paraId="6B35DF62" w14:textId="148F605E"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_k0</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_k0</w:t>
      </w:r>
      <w:r>
        <w:t xml:space="preserve">, que representa la cantidad de bienes que se requieren en el nodo k en el período </w:t>
      </w:r>
      <w:r w:rsidR="00984B0D">
        <w:t>cero</w:t>
      </w:r>
      <w:r>
        <w:t>.</w:t>
      </w:r>
    </w:p>
    <w:p w14:paraId="5B70C499" w14:textId="1155CC43" w:rsidR="00B85A79" w:rsidRDefault="00B85A79" w:rsidP="00EA5B99">
      <w:pPr>
        <w:jc w:val="both"/>
      </w:pPr>
      <w:r>
        <w:t xml:space="preserve">Para considerar bienes de diferentes tipos, estos parámetros se pueden expandir a </w:t>
      </w:r>
      <w:r w:rsidRPr="00B85A79">
        <w:rPr>
          <w:b/>
          <w:i/>
        </w:rPr>
        <w:t>Inventario_ki0</w:t>
      </w:r>
      <w:r>
        <w:t xml:space="preserve"> y </w:t>
      </w:r>
      <w:r w:rsidRPr="00B85A79">
        <w:rPr>
          <w:b/>
          <w:i/>
        </w:rPr>
        <w:t>Demanda_ki0</w:t>
      </w:r>
      <w:r>
        <w:t xml:space="preserve">, que indican la oferta y demanda inicial de bienes de tipo i en el nodo k. </w:t>
      </w:r>
    </w:p>
    <w:p w14:paraId="09085CC9" w14:textId="2A0E06B4" w:rsidR="003F1246" w:rsidRDefault="003F1246" w:rsidP="003F1246">
      <w:pPr>
        <w:pStyle w:val="Heading3"/>
        <w:numPr>
          <w:ilvl w:val="3"/>
          <w:numId w:val="1"/>
        </w:numPr>
      </w:pPr>
      <w:r>
        <w:t>Vehículos para el transporte de bienes</w:t>
      </w:r>
    </w:p>
    <w:p w14:paraId="4F4B9DD4" w14:textId="184F5F86"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proofErr w:type="spellStart"/>
      <w:r w:rsidR="00037BA9" w:rsidRPr="00B85A79">
        <w:rPr>
          <w:b/>
          <w:i/>
        </w:rPr>
        <w:t>CapacidadVeh</w:t>
      </w:r>
      <w:r w:rsidR="003E08E4">
        <w:rPr>
          <w:b/>
          <w:i/>
        </w:rPr>
        <w:t>V</w:t>
      </w:r>
      <w:proofErr w:type="spellEnd"/>
      <w:r w:rsidR="00037BA9">
        <w:t>)</w:t>
      </w:r>
      <w:r w:rsidR="003E08E4">
        <w:t xml:space="preserve"> como peso (</w:t>
      </w:r>
      <w:proofErr w:type="spellStart"/>
      <w:r w:rsidR="003E08E4" w:rsidRPr="003E08E4">
        <w:rPr>
          <w:b/>
          <w:i/>
        </w:rPr>
        <w:t>CapacidadVehW</w:t>
      </w:r>
      <w:proofErr w:type="spellEnd"/>
      <w:r w:rsidR="003E08E4">
        <w:t>), así como</w:t>
      </w:r>
      <w:r w:rsidR="00037BA9">
        <w:t xml:space="preserve"> el costo de transporte por unidad de distancia (</w:t>
      </w:r>
      <w:proofErr w:type="spellStart"/>
      <w:r w:rsidR="00037BA9" w:rsidRPr="00B85A79">
        <w:rPr>
          <w:b/>
          <w:i/>
        </w:rPr>
        <w:t>CostoTransp</w:t>
      </w:r>
      <w:proofErr w:type="spellEnd"/>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_k0</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3287CED0" w:rsidR="00B85A79" w:rsidRDefault="003E08E4" w:rsidP="003F1246">
      <w:pPr>
        <w:jc w:val="both"/>
      </w:pPr>
      <w:r>
        <w:t xml:space="preserve">Para considerar vehículos de diferentes tipos, estos parámetros se pueden expandir a </w:t>
      </w:r>
      <w:proofErr w:type="spellStart"/>
      <w:r w:rsidRPr="003E08E4">
        <w:rPr>
          <w:b/>
          <w:i/>
        </w:rPr>
        <w:t>CapacidadVehV_v</w:t>
      </w:r>
      <w:proofErr w:type="spellEnd"/>
      <w:r>
        <w:t xml:space="preserve">, </w:t>
      </w:r>
      <w:proofErr w:type="spellStart"/>
      <w:r w:rsidRPr="003E08E4">
        <w:rPr>
          <w:b/>
          <w:i/>
        </w:rPr>
        <w:t>CapacidadVehW_v</w:t>
      </w:r>
      <w:proofErr w:type="spellEnd"/>
      <w:r>
        <w:t xml:space="preserve">, </w:t>
      </w:r>
      <w:proofErr w:type="spellStart"/>
      <w:r w:rsidRPr="003E08E4">
        <w:rPr>
          <w:b/>
          <w:i/>
        </w:rPr>
        <w:t>CostoTransp_v</w:t>
      </w:r>
      <w:proofErr w:type="spellEnd"/>
      <w:r>
        <w:t xml:space="preserve">, los cuales indican las capacidades y costos de cada tipo de vehículo, y </w:t>
      </w:r>
      <w:r w:rsidRPr="003E08E4">
        <w:rPr>
          <w:b/>
          <w:i/>
        </w:rPr>
        <w:t>VehDisponibles_kv0</w:t>
      </w:r>
      <w:r>
        <w:t>, que indica la cantidad inicial de vehículos disponibles de tipo v en el nodo k.</w:t>
      </w:r>
    </w:p>
    <w:p w14:paraId="217573C9" w14:textId="1983DAA9" w:rsidR="00826E9C" w:rsidRDefault="00826E9C" w:rsidP="00826E9C">
      <w:pPr>
        <w:pStyle w:val="Heading3"/>
        <w:numPr>
          <w:ilvl w:val="3"/>
          <w:numId w:val="1"/>
        </w:numPr>
      </w:pPr>
      <w:r>
        <w:t>Volumen y peso de los bienes</w:t>
      </w:r>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3E268FE7" w:rsidR="00826E9C" w:rsidRPr="00B7768F" w:rsidRDefault="00826E9C" w:rsidP="00826E9C">
      <w:pPr>
        <w:jc w:val="both"/>
      </w:pPr>
      <w:r>
        <w:t xml:space="preserve">Para </w:t>
      </w:r>
      <w:r w:rsidR="00EF6A0A">
        <w:t xml:space="preserve">considerar bienes de diferentes tipos, estos parámetros se pueden expandir a </w:t>
      </w:r>
      <w:proofErr w:type="spellStart"/>
      <w:r w:rsidR="00EF6A0A" w:rsidRPr="00EF6A0A">
        <w:rPr>
          <w:b/>
          <w:i/>
        </w:rPr>
        <w:t>Volumen_i</w:t>
      </w:r>
      <w:proofErr w:type="spellEnd"/>
      <w:r w:rsidR="00EF6A0A">
        <w:t xml:space="preserve"> y </w:t>
      </w:r>
      <w:proofErr w:type="spellStart"/>
      <w:r w:rsidR="00EF6A0A" w:rsidRPr="00EF6A0A">
        <w:rPr>
          <w:b/>
          <w:i/>
        </w:rPr>
        <w:t>Peso_i</w:t>
      </w:r>
      <w:proofErr w:type="spellEnd"/>
      <w:r w:rsidR="00EF6A0A">
        <w:t>, que indican el volumen y peso de cada bien i.</w:t>
      </w:r>
    </w:p>
    <w:p w14:paraId="00E0B51B" w14:textId="2A4CB214" w:rsidR="00037BA9" w:rsidRDefault="00037BA9" w:rsidP="00037BA9">
      <w:pPr>
        <w:pStyle w:val="Heading3"/>
      </w:pPr>
      <w:r>
        <w:t>Variables de decisión</w:t>
      </w:r>
    </w:p>
    <w:p w14:paraId="6DCA130E" w14:textId="6CA4D56C" w:rsidR="00037BA9" w:rsidRDefault="00984B0D" w:rsidP="00037BA9">
      <w:pPr>
        <w:pStyle w:val="Heading3"/>
        <w:numPr>
          <w:ilvl w:val="3"/>
          <w:numId w:val="1"/>
        </w:numPr>
      </w:pPr>
      <w:r>
        <w:t xml:space="preserve">Cantidad de vehículos que se movilizan </w:t>
      </w:r>
    </w:p>
    <w:p w14:paraId="2F9815E4" w14:textId="6511E821"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proofErr w:type="spellStart"/>
      <w:r w:rsidR="00984B0D" w:rsidRPr="003E08E4">
        <w:rPr>
          <w:b/>
          <w:i/>
        </w:rPr>
        <w:t>Veh_jkt</w:t>
      </w:r>
      <w:proofErr w:type="spellEnd"/>
      <w:r w:rsidR="00984B0D">
        <w:t>).</w:t>
      </w:r>
    </w:p>
    <w:p w14:paraId="7B03171F" w14:textId="7F3162D8" w:rsidR="003E08E4" w:rsidRPr="00984B0D" w:rsidRDefault="003E08E4" w:rsidP="00B7768F">
      <w:pPr>
        <w:jc w:val="both"/>
      </w:pPr>
      <w:r>
        <w:lastRenderedPageBreak/>
        <w:t xml:space="preserve">Para considerar diferentes tipos de vehículos, esta variable se puede expandir a </w:t>
      </w:r>
      <w:proofErr w:type="spellStart"/>
      <w:r w:rsidRPr="003E08E4">
        <w:rPr>
          <w:b/>
          <w:i/>
        </w:rPr>
        <w:t>Veh_jkvt</w:t>
      </w:r>
      <w:proofErr w:type="spellEnd"/>
      <w:r>
        <w:t>, que indica el número de vehículos de tipo v que serán movilizados del nodo j al k en el período t.</w:t>
      </w:r>
    </w:p>
    <w:p w14:paraId="2473B714" w14:textId="5D49A0A6" w:rsidR="00984B0D" w:rsidRDefault="00984B0D" w:rsidP="00984B0D">
      <w:pPr>
        <w:pStyle w:val="Heading3"/>
        <w:numPr>
          <w:ilvl w:val="3"/>
          <w:numId w:val="1"/>
        </w:numPr>
      </w:pPr>
      <w:r>
        <w:t>Cantidad de bienes que se transportan</w:t>
      </w:r>
    </w:p>
    <w:p w14:paraId="646C2927" w14:textId="24A9FC32"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proofErr w:type="spellStart"/>
      <w:r w:rsidRPr="003E08E4">
        <w:rPr>
          <w:b/>
          <w:i/>
        </w:rPr>
        <w:t>Transp_jkt</w:t>
      </w:r>
      <w:proofErr w:type="spellEnd"/>
      <w:r>
        <w:t xml:space="preserve">). </w:t>
      </w:r>
    </w:p>
    <w:p w14:paraId="283CCA3B" w14:textId="003D3235" w:rsidR="003E08E4" w:rsidRDefault="003E08E4" w:rsidP="00984B0D">
      <w:pPr>
        <w:jc w:val="both"/>
      </w:pPr>
      <w:r>
        <w:t xml:space="preserve">Para considerar diferentes tipos de vehículos, esta variable se puede expandir a </w:t>
      </w:r>
      <w:proofErr w:type="spellStart"/>
      <w:r w:rsidRPr="003E08E4">
        <w:rPr>
          <w:b/>
          <w:i/>
        </w:rPr>
        <w:t>Transp_jkvit</w:t>
      </w:r>
      <w:proofErr w:type="spellEnd"/>
      <w:r>
        <w:t>, que indica la cantidad bienes de tipo i que serán transportados en vehículos de tipo v desde el nodo j hacia el k en el período t.</w:t>
      </w:r>
    </w:p>
    <w:p w14:paraId="44D644A6" w14:textId="08FBFFE0" w:rsidR="00844B91" w:rsidRDefault="00844B91" w:rsidP="00844B91">
      <w:pPr>
        <w:pStyle w:val="Heading3"/>
      </w:pPr>
      <w:r>
        <w:t>Variables auxiliares</w:t>
      </w:r>
    </w:p>
    <w:p w14:paraId="6B146A78" w14:textId="5C93989D" w:rsidR="00844B91" w:rsidRDefault="00844B91" w:rsidP="00844B91">
      <w:pPr>
        <w:pStyle w:val="Heading3"/>
        <w:numPr>
          <w:ilvl w:val="3"/>
          <w:numId w:val="1"/>
        </w:numPr>
      </w:pPr>
      <w:r>
        <w:t xml:space="preserve">Oferta y demanda </w:t>
      </w:r>
      <w:r w:rsidR="00E735A5">
        <w:t>a lo largo del tiempo</w:t>
      </w:r>
    </w:p>
    <w:p w14:paraId="19BB631E" w14:textId="52EAC8A6"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proofErr w:type="spellStart"/>
      <w:r w:rsidR="00924885" w:rsidRPr="00B80C98">
        <w:rPr>
          <w:b/>
          <w:i/>
        </w:rPr>
        <w:t>Inventario_kt</w:t>
      </w:r>
      <w:proofErr w:type="spellEnd"/>
      <w:r w:rsidR="00924885">
        <w:t xml:space="preserve"> y </w:t>
      </w:r>
      <w:proofErr w:type="spellStart"/>
      <w:r w:rsidR="00924885" w:rsidRPr="00B80C98">
        <w:rPr>
          <w:b/>
          <w:i/>
        </w:rPr>
        <w:t>Demanda_kt</w:t>
      </w:r>
      <w:proofErr w:type="spellEnd"/>
      <w:r w:rsidR="00924885">
        <w:t>, las cuales indican cuánto de oferta y demanda existe en el nodo k en el período t.</w:t>
      </w:r>
    </w:p>
    <w:p w14:paraId="14205FF9" w14:textId="04F5EC23" w:rsidR="00B80C98" w:rsidRDefault="00B80C98" w:rsidP="00844B91">
      <w:pPr>
        <w:jc w:val="both"/>
      </w:pPr>
      <w:r>
        <w:t xml:space="preserve">Para considerar diferentes tipos de bienes, estas variables se pueden expandir a </w:t>
      </w:r>
      <w:proofErr w:type="spellStart"/>
      <w:r w:rsidRPr="00B80C98">
        <w:rPr>
          <w:b/>
          <w:i/>
        </w:rPr>
        <w:t>Inventario_kit</w:t>
      </w:r>
      <w:proofErr w:type="spellEnd"/>
      <w:r>
        <w:t xml:space="preserve"> y </w:t>
      </w:r>
      <w:proofErr w:type="spellStart"/>
      <w:r w:rsidRPr="00B80C98">
        <w:rPr>
          <w:b/>
          <w:i/>
        </w:rPr>
        <w:t>Demanda_kit</w:t>
      </w:r>
      <w:proofErr w:type="spellEnd"/>
      <w:r>
        <w:t>, que indican cuánto de oferta y demanda del bien i existe en el nodo k en el período t.</w:t>
      </w:r>
    </w:p>
    <w:p w14:paraId="71C88817" w14:textId="5C9CDBA0" w:rsidR="00924885" w:rsidRDefault="00924885" w:rsidP="00924885">
      <w:pPr>
        <w:pStyle w:val="Heading3"/>
        <w:numPr>
          <w:ilvl w:val="3"/>
          <w:numId w:val="1"/>
        </w:numPr>
      </w:pPr>
      <w:r>
        <w:t xml:space="preserve">Consumo de bienes </w:t>
      </w:r>
    </w:p>
    <w:p w14:paraId="0D1B779D" w14:textId="6970A51F" w:rsidR="00924885" w:rsidRDefault="00924885" w:rsidP="00924885">
      <w:pPr>
        <w:jc w:val="both"/>
      </w:pPr>
      <w:r>
        <w:t xml:space="preserve">En el momento en que los bienes lleguen al nodo actual, dicho bien será consumido para satisfacer la posible demanda existente, lo cual quedará registrado en la variable </w:t>
      </w:r>
      <w:proofErr w:type="spellStart"/>
      <w:r w:rsidRPr="00B80C98">
        <w:rPr>
          <w:b/>
          <w:i/>
        </w:rPr>
        <w:t>Consumo_kt</w:t>
      </w:r>
      <w:proofErr w:type="spellEnd"/>
      <w:r>
        <w:t>, que indica cuántos bienes se consumen en el nodo k en el período t.</w:t>
      </w:r>
    </w:p>
    <w:p w14:paraId="217B8F20" w14:textId="02AE28C3" w:rsidR="00B80C98" w:rsidRDefault="00B80C98" w:rsidP="00924885">
      <w:pPr>
        <w:jc w:val="both"/>
      </w:pPr>
      <w:r>
        <w:t xml:space="preserve">De la misma manera, para considerar diferentes tipos de bienes, esta variable puede ser expandida a </w:t>
      </w:r>
      <w:proofErr w:type="spellStart"/>
      <w:r w:rsidRPr="00B80C98">
        <w:rPr>
          <w:b/>
          <w:i/>
        </w:rPr>
        <w:t>Consumo_kit</w:t>
      </w:r>
      <w:proofErr w:type="spellEnd"/>
      <w:r>
        <w:t>, para indicar el consumo del bien i en el nodo k en el período t.</w:t>
      </w:r>
    </w:p>
    <w:p w14:paraId="7AC8907E" w14:textId="58E89A15" w:rsidR="00924885" w:rsidRDefault="00924885" w:rsidP="00924885">
      <w:pPr>
        <w:pStyle w:val="Heading3"/>
        <w:numPr>
          <w:ilvl w:val="3"/>
          <w:numId w:val="1"/>
        </w:numPr>
      </w:pPr>
      <w:r>
        <w:t>Vehículos disponibles</w:t>
      </w:r>
    </w:p>
    <w:p w14:paraId="681B4F92" w14:textId="241E5416"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proofErr w:type="spellStart"/>
      <w:r w:rsidRPr="00455564">
        <w:rPr>
          <w:b/>
          <w:i/>
        </w:rPr>
        <w:t>VehDisponibles_kt</w:t>
      </w:r>
      <w:proofErr w:type="spellEnd"/>
      <w:r>
        <w:t>, que indica la cantidad de vehículos disponibles en el nodo k en el período t.</w:t>
      </w:r>
      <w:r w:rsidR="00AA3F39">
        <w:t xml:space="preserve"> </w:t>
      </w:r>
    </w:p>
    <w:p w14:paraId="3A8C95FA" w14:textId="3CC94C1D" w:rsidR="00AA3F39" w:rsidRDefault="00AA3F39" w:rsidP="00924885">
      <w:pPr>
        <w:jc w:val="both"/>
      </w:pPr>
      <w:r>
        <w:t xml:space="preserve">Para considerar diferentes tipos de vehículos, esta variable se puede expandir a </w:t>
      </w:r>
      <w:proofErr w:type="spellStart"/>
      <w:r w:rsidRPr="00AA3F39">
        <w:rPr>
          <w:b/>
          <w:i/>
        </w:rPr>
        <w:t>VehDisponibles_kvt</w:t>
      </w:r>
      <w:proofErr w:type="spellEnd"/>
      <w:r>
        <w:t>, que indica la cantidad de vehículos de tipo v disponibles en el nodo k en el período t.</w:t>
      </w:r>
    </w:p>
    <w:p w14:paraId="73B6B320" w14:textId="42025936" w:rsidR="00924885" w:rsidRDefault="00924885" w:rsidP="00924885">
      <w:pPr>
        <w:pStyle w:val="Heading3"/>
      </w:pPr>
      <w:r>
        <w:t>Función objetivo</w:t>
      </w:r>
    </w:p>
    <w:p w14:paraId="4302BD66" w14:textId="11458DD6" w:rsidR="00924885" w:rsidRDefault="00924885" w:rsidP="00924885">
      <w:pPr>
        <w:pStyle w:val="Heading3"/>
        <w:numPr>
          <w:ilvl w:val="3"/>
          <w:numId w:val="1"/>
        </w:numPr>
      </w:pPr>
      <w:r>
        <w:t>Minimizar demanda actual</w:t>
      </w:r>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40D4F483" w:rsidR="00785DB2" w:rsidRPr="00CE5096" w:rsidRDefault="00B85A79"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0F8D2FA4" w:rsidR="00CE5096" w:rsidRPr="00785DB2" w:rsidRDefault="00CE5096"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r>
                <w:rPr>
                  <w:rFonts w:ascii="Cambria Math" w:hAnsi="Cambria Math"/>
                </w:rPr>
                <m:t>,i</m:t>
              </m:r>
              <m:r>
                <w:rPr>
                  <w:rFonts w:ascii="Cambria Math" w:hAnsi="Cambria Math"/>
                </w:rPr>
                <m:t>,t</m:t>
              </m:r>
            </m:sub>
            <m:sup/>
            <m:e>
              <m:sSub>
                <m:sSubPr>
                  <m:ctrlPr>
                    <w:rPr>
                      <w:rFonts w:ascii="Cambria Math" w:hAnsi="Cambria Math"/>
                      <w:i/>
                    </w:rPr>
                  </m:ctrlPr>
                </m:sSubPr>
                <m:e>
                  <m:r>
                    <w:rPr>
                      <w:rFonts w:ascii="Cambria Math" w:hAnsi="Cambria Math"/>
                    </w:rPr>
                    <m:t>Demanda</m:t>
                  </m:r>
                </m:e>
                <m:sub>
                  <m:r>
                    <w:rPr>
                      <w:rFonts w:ascii="Cambria Math" w:hAnsi="Cambria Math"/>
                    </w:rPr>
                    <m:t>k</m:t>
                  </m:r>
                  <m:r>
                    <w:rPr>
                      <w:rFonts w:ascii="Cambria Math" w:hAnsi="Cambria Math"/>
                    </w:rPr>
                    <m:t>,i</m:t>
                  </m:r>
                  <m:r>
                    <w:rPr>
                      <w:rFonts w:ascii="Cambria Math" w:hAnsi="Cambria Math"/>
                    </w:rPr>
                    <m:t>,t</m:t>
                  </m:r>
                </m:sub>
              </m:sSub>
            </m:e>
          </m:nary>
        </m:oMath>
      </m:oMathPara>
    </w:p>
    <w:p w14:paraId="3EE31D94" w14:textId="5314BE86" w:rsidR="00785DB2" w:rsidRDefault="00785DB2" w:rsidP="00785DB2">
      <w:pPr>
        <w:pStyle w:val="Heading3"/>
        <w:numPr>
          <w:ilvl w:val="3"/>
          <w:numId w:val="1"/>
        </w:numPr>
      </w:pPr>
      <w:r>
        <w:t>Minimizar costo de transporte</w:t>
      </w:r>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B85A79"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AF3748" w:rsidP="00785DB2">
      <w:pPr>
        <w:jc w:val="both"/>
      </w:pPr>
      <m:oMathPara>
        <m:oMath>
          <m:nary>
            <m:naryPr>
              <m:chr m:val="∑"/>
              <m:limLoc m:val="undOvr"/>
              <m:supHide m:val="1"/>
              <m:ctrlPr>
                <w:rPr>
                  <w:rFonts w:ascii="Cambria Math" w:hAnsi="Cambria Math"/>
                  <w:i/>
                </w:rPr>
              </m:ctrlPr>
            </m:naryPr>
            <m:sub>
              <m:r>
                <w:rPr>
                  <w:rFonts w:ascii="Cambria Math" w:hAnsi="Cambria Math"/>
                </w:rPr>
                <m:t>j,k</m:t>
              </m:r>
              <m:r>
                <w:rPr>
                  <w:rFonts w:ascii="Cambria Math" w:hAnsi="Cambria Math"/>
                </w:rPr>
                <m:t>,v</m:t>
              </m:r>
              <m:r>
                <w:rPr>
                  <w:rFonts w:ascii="Cambria Math" w:hAnsi="Cambria Math"/>
                </w:rPr>
                <m:t>,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m:t>
                  </m:r>
                  <m:r>
                    <w:rPr>
                      <w:rFonts w:ascii="Cambria Math" w:hAnsi="Cambria Math"/>
                      <w:lang w:val="en-US"/>
                    </w:rPr>
                    <m:t>,v</m:t>
                  </m:r>
                  <m:r>
                    <w:rPr>
                      <w:rFonts w:ascii="Cambria Math" w:hAnsi="Cambria Math"/>
                      <w:lang w:val="en-US"/>
                    </w:rPr>
                    <m:t>,t</m:t>
                  </m:r>
                </m:sub>
              </m:sSub>
            </m:e>
          </m:nary>
        </m:oMath>
      </m:oMathPara>
    </w:p>
    <w:p w14:paraId="05175C05" w14:textId="5DAE3B2C" w:rsidR="00D8065F" w:rsidRDefault="00D8065F" w:rsidP="00D8065F">
      <w:pPr>
        <w:pStyle w:val="Heading3"/>
      </w:pPr>
      <w:r>
        <w:t>Restricciones</w:t>
      </w:r>
    </w:p>
    <w:p w14:paraId="6C31D04E" w14:textId="03853069" w:rsidR="00D8065F" w:rsidRDefault="00D8065F" w:rsidP="00D8065F">
      <w:pPr>
        <w:pStyle w:val="Heading3"/>
        <w:numPr>
          <w:ilvl w:val="3"/>
          <w:numId w:val="1"/>
        </w:numPr>
      </w:pPr>
      <w:r>
        <w:t>Evitar enviar más bienes de los que se dispone</w:t>
      </w:r>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B85A79"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8874E2"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r>
                <w:rPr>
                  <w:rFonts w:ascii="Cambria Math" w:hAnsi="Cambria Math"/>
                </w:rPr>
                <m:t>,v</m:t>
              </m:r>
            </m:sub>
            <m:sup/>
            <m:e>
              <m:sSub>
                <m:sSubPr>
                  <m:ctrlPr>
                    <w:rPr>
                      <w:rFonts w:ascii="Cambria Math" w:hAnsi="Cambria Math"/>
                      <w:i/>
                    </w:rPr>
                  </m:ctrlPr>
                </m:sSubPr>
                <m:e>
                  <m:r>
                    <w:rPr>
                      <w:rFonts w:ascii="Cambria Math" w:hAnsi="Cambria Math"/>
                    </w:rPr>
                    <m:t>Transp</m:t>
                  </m:r>
                </m:e>
                <m:sub>
                  <m:r>
                    <w:rPr>
                      <w:rFonts w:ascii="Cambria Math" w:hAnsi="Cambria Math"/>
                    </w:rPr>
                    <m:t>j,k</m:t>
                  </m:r>
                  <m:r>
                    <w:rPr>
                      <w:rFonts w:ascii="Cambria Math" w:hAnsi="Cambria Math"/>
                    </w:rPr>
                    <m:t>,</m:t>
                  </m:r>
                  <m:r>
                    <w:rPr>
                      <w:rFonts w:ascii="Cambria Math" w:hAnsi="Cambria Math"/>
                    </w:rPr>
                    <m:t>v,</m:t>
                  </m:r>
                  <m:r>
                    <w:rPr>
                      <w:rFonts w:ascii="Cambria Math" w:hAnsi="Cambria Math"/>
                    </w:rPr>
                    <m:t>i</m:t>
                  </m:r>
                  <m:r>
                    <w:rPr>
                      <w:rFonts w:ascii="Cambria Math" w:hAnsi="Cambria Math"/>
                    </w:rPr>
                    <m:t>,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m:t>
              </m:r>
              <m:r>
                <w:rPr>
                  <w:rFonts w:ascii="Cambria Math" w:hAnsi="Cambria Math"/>
                </w:rPr>
                <m:t>,i</m:t>
              </m:r>
              <m:r>
                <w:rPr>
                  <w:rFonts w:ascii="Cambria Math" w:hAnsi="Cambria Math"/>
                </w:rPr>
                <m:t>,t</m:t>
              </m:r>
            </m:sub>
          </m:sSub>
          <m:r>
            <w:rPr>
              <w:rFonts w:ascii="Cambria Math" w:hAnsi="Cambria Math"/>
            </w:rPr>
            <m:t xml:space="preserve">    </m:t>
          </m:r>
          <m:r>
            <w:rPr>
              <w:rFonts w:ascii="Cambria Math" w:eastAsiaTheme="minorEastAsia" w:hAnsi="Cambria Math"/>
            </w:rPr>
            <m:t>, para todo nodo j</m:t>
          </m:r>
          <m:r>
            <w:rPr>
              <w:rFonts w:ascii="Cambria Math" w:eastAsiaTheme="minorEastAsia" w:hAnsi="Cambria Math"/>
            </w:rPr>
            <m:t>, bien i</m:t>
          </m:r>
          <m:r>
            <w:rPr>
              <w:rFonts w:ascii="Cambria Math" w:eastAsiaTheme="minorEastAsia" w:hAnsi="Cambria Math"/>
            </w:rPr>
            <m:t xml:space="preserve"> y período t</m:t>
          </m:r>
        </m:oMath>
      </m:oMathPara>
    </w:p>
    <w:p w14:paraId="38DB0E95" w14:textId="606B07A0" w:rsidR="00981603" w:rsidRDefault="00981603" w:rsidP="00981603">
      <w:pPr>
        <w:pStyle w:val="Heading3"/>
        <w:numPr>
          <w:ilvl w:val="3"/>
          <w:numId w:val="1"/>
        </w:numPr>
      </w:pPr>
      <w:r>
        <w:t>Evitar usar más vehículos de los que se dispone</w:t>
      </w:r>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B85A79"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m:t>
              </m:r>
              <m:r>
                <w:rPr>
                  <w:rFonts w:ascii="Cambria Math" w:hAnsi="Cambria Math"/>
                  <w:lang w:val="en-US"/>
                </w:rPr>
                <m:t>onibles</m:t>
              </m:r>
            </m:e>
            <m:sub>
              <m:r>
                <w:rPr>
                  <w:rFonts w:ascii="Cambria Math" w:hAnsi="Cambria Math"/>
                  <w:lang w:val="en-US"/>
                </w:rPr>
                <m:t>j</m:t>
              </m:r>
              <m:r>
                <w:rPr>
                  <w:rFonts w:ascii="Cambria Math" w:hAnsi="Cambria Math"/>
                  <w:lang w:val="en-US"/>
                </w:rPr>
                <m:t>,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E55D86"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m:t>
                  </m:r>
                  <m:r>
                    <w:rPr>
                      <w:rFonts w:ascii="Cambria Math" w:hAnsi="Cambria Math"/>
                    </w:rPr>
                    <m:t>,v</m:t>
                  </m:r>
                  <m:r>
                    <w:rPr>
                      <w:rFonts w:ascii="Cambria Math" w:hAnsi="Cambria Math"/>
                    </w:rPr>
                    <m:t>,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m:t>
              </m:r>
              <m:r>
                <w:rPr>
                  <w:rFonts w:ascii="Cambria Math" w:hAnsi="Cambria Math"/>
                  <w:lang w:val="en-US"/>
                </w:rPr>
                <m:t>onibles</m:t>
              </m:r>
            </m:e>
            <m:sub>
              <m:r>
                <w:rPr>
                  <w:rFonts w:ascii="Cambria Math" w:hAnsi="Cambria Math"/>
                  <w:lang w:val="en-US"/>
                </w:rPr>
                <m:t>j,v</m:t>
              </m:r>
              <m:r>
                <w:rPr>
                  <w:rFonts w:ascii="Cambria Math" w:hAnsi="Cambria Math"/>
                  <w:lang w:val="en-US"/>
                </w:rPr>
                <m:t>,t</m:t>
              </m:r>
            </m:sub>
          </m:sSub>
          <m:r>
            <w:rPr>
              <w:rFonts w:ascii="Cambria Math" w:hAnsi="Cambria Math"/>
              <w:lang w:val="en-US"/>
            </w:rPr>
            <m:t xml:space="preserve">    , para todo nodo j</m:t>
          </m:r>
          <m:r>
            <w:rPr>
              <w:rFonts w:ascii="Cambria Math" w:hAnsi="Cambria Math"/>
              <w:lang w:val="en-US"/>
            </w:rPr>
            <m:t xml:space="preserve">, vehículo v </m:t>
          </m:r>
          <m:r>
            <w:rPr>
              <w:rFonts w:ascii="Cambria Math" w:hAnsi="Cambria Math"/>
              <w:lang w:val="en-US"/>
            </w:rPr>
            <m:t>y per</m:t>
          </m:r>
          <m:r>
            <w:rPr>
              <w:rFonts w:ascii="Cambria Math" w:hAnsi="Cambria Math"/>
            </w:rPr>
            <m:t>íodo t</m:t>
          </m:r>
        </m:oMath>
      </m:oMathPara>
    </w:p>
    <w:p w14:paraId="4CA4EF39" w14:textId="06E4C9B2" w:rsidR="00B70B0D" w:rsidRDefault="00B70B0D" w:rsidP="00B70B0D">
      <w:pPr>
        <w:pStyle w:val="Heading3"/>
        <w:numPr>
          <w:ilvl w:val="3"/>
          <w:numId w:val="1"/>
        </w:numPr>
      </w:pPr>
      <w:r>
        <w:lastRenderedPageBreak/>
        <w:t>Evitar sobrepasar la capacidad de los vehículos</w:t>
      </w:r>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m:t>
          </m:r>
          <m:r>
            <w:rPr>
              <w:rFonts w:ascii="Cambria Math" w:eastAsiaTheme="minorEastAsia" w:hAnsi="Cambria Math"/>
              <w:lang w:val="en-US"/>
            </w:rPr>
            <m:t>Volumen</m:t>
          </m:r>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m:t>
          </m:r>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m:t>
          </m:r>
          <m:r>
            <w:rPr>
              <w:rFonts w:ascii="Cambria Math" w:eastAsiaTheme="minorEastAsia" w:hAnsi="Cambria Math"/>
              <w:lang w:val="en-US"/>
            </w:rPr>
            <m:t>Peso</m:t>
          </m:r>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m:t>
          </m:r>
          <m:r>
            <w:rPr>
              <w:rFonts w:ascii="Cambria Math" w:eastAsiaTheme="minorEastAsia" w:hAnsi="Cambria Math"/>
              <w:lang w:val="en-US"/>
            </w:rPr>
            <m:t>CapacidadVeh</m:t>
          </m:r>
          <m:r>
            <w:rPr>
              <w:rFonts w:ascii="Cambria Math" w:eastAsiaTheme="minorEastAsia" w:hAnsi="Cambria Math"/>
              <w:lang w:val="en-US"/>
            </w:rPr>
            <m:t>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676D50"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m:t>
                  </m:r>
                  <m:r>
                    <w:rPr>
                      <w:rFonts w:ascii="Cambria Math" w:eastAsiaTheme="minorEastAsia" w:hAnsi="Cambria Math"/>
                    </w:rPr>
                    <m:t>,v,i</m:t>
                  </m:r>
                  <m:r>
                    <w:rPr>
                      <w:rFonts w:ascii="Cambria Math" w:eastAsiaTheme="minorEastAsia" w:hAnsi="Cambria Math"/>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m:t>
              </m:r>
              <m:r>
                <w:rPr>
                  <w:rFonts w:ascii="Cambria Math" w:eastAsiaTheme="minorEastAsia" w:hAnsi="Cambria Math"/>
                </w:rPr>
                <m:t>v,</m:t>
              </m:r>
              <m:r>
                <w:rPr>
                  <w:rFonts w:ascii="Cambria Math" w:eastAsiaTheme="minorEastAsia" w:hAnsi="Cambria Math"/>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676D50"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m:t>
                  </m:r>
                  <m:r>
                    <w:rPr>
                      <w:rFonts w:ascii="Cambria Math" w:eastAsiaTheme="minorEastAsia" w:hAnsi="Cambria Math"/>
                    </w:rPr>
                    <m:t>,v,i</m:t>
                  </m:r>
                  <m:r>
                    <w:rPr>
                      <w:rFonts w:ascii="Cambria Math" w:eastAsiaTheme="minorEastAsia" w:hAnsi="Cambria Math"/>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m:t>
              </m:r>
              <m:r>
                <w:rPr>
                  <w:rFonts w:ascii="Cambria Math" w:eastAsiaTheme="minorEastAsia" w:hAnsi="Cambria Math"/>
                  <w:lang w:val="en-US"/>
                </w:rPr>
                <m:t>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m:t>
          </m:r>
          <m:r>
            <w:rPr>
              <w:rFonts w:ascii="Cambria Math" w:hAnsi="Cambria Math"/>
              <w:lang w:val="en-US"/>
            </w:rPr>
            <m:t>, tipo de vehículo v</m:t>
          </m:r>
          <m:r>
            <w:rPr>
              <w:rFonts w:ascii="Cambria Math" w:hAnsi="Cambria Math"/>
              <w:lang w:val="en-US"/>
            </w:rPr>
            <m:t xml:space="preserve"> y per</m:t>
          </m:r>
          <m:r>
            <w:rPr>
              <w:rFonts w:ascii="Cambria Math" w:hAnsi="Cambria Math"/>
            </w:rPr>
            <m:t>íodo t</m:t>
          </m:r>
        </m:oMath>
      </m:oMathPara>
    </w:p>
    <w:p w14:paraId="2692C348" w14:textId="7EF1ECD4" w:rsidR="00845EE7" w:rsidRDefault="00845EE7" w:rsidP="00845EE7">
      <w:pPr>
        <w:pStyle w:val="Heading3"/>
        <w:numPr>
          <w:ilvl w:val="3"/>
          <w:numId w:val="1"/>
        </w:numPr>
      </w:pPr>
      <w:r>
        <w:t>Balance en el inventario</w:t>
      </w:r>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 xml:space="preserve">s, </w:t>
      </w:r>
      <w:r w:rsidR="00843A67">
        <w:t>más los bienes que acaban de llegar de otros lugares (los cuales partieron en t-1)</w:t>
      </w:r>
      <w:r w:rsidR="00E22F04">
        <w:t>. Esta regla queda definida por la siguiente expresión:</w:t>
      </w:r>
    </w:p>
    <w:p w14:paraId="05CD3728" w14:textId="77777777" w:rsidR="00843A67" w:rsidRPr="00843A67" w:rsidRDefault="00E22F04"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m:t>
              </m:r>
              <m:r>
                <w:rPr>
                  <w:rFonts w:ascii="Cambria Math" w:hAnsi="Cambria Math"/>
                </w:rPr>
                <m: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845EE7">
      <w:r>
        <w:t>Para considerar diferentes tipos de vehículos y bienes, esta restricción puede expandirse a:</w:t>
      </w:r>
    </w:p>
    <w:p w14:paraId="43BF2BA4" w14:textId="44A64BCD" w:rsidR="00843A67" w:rsidRPr="00843A67" w:rsidRDefault="00843A67"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m:t>
              </m:r>
              <m:r>
                <w:rPr>
                  <w:rFonts w:ascii="Cambria Math" w:hAnsi="Cambria Math"/>
                </w:rPr>
                <m:t>i,</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m:t>
              </m:r>
              <m:r>
                <w:rPr>
                  <w:rFonts w:ascii="Cambria Math" w:hAnsi="Cambria Math"/>
                </w:rPr>
                <m:t>,i</m:t>
              </m:r>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m:t>
              </m:r>
              <m:r>
                <w:rPr>
                  <w:rFonts w:ascii="Cambria Math" w:hAnsi="Cambria Math"/>
                </w:rPr>
                <m:t>,i</m:t>
              </m:r>
              <m:r>
                <w:rPr>
                  <w:rFonts w:ascii="Cambria Math" w:hAnsi="Cambria Math"/>
                </w:rPr>
                <m:t>,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r>
                <w:rPr>
                  <w:rFonts w:ascii="Cambria Math" w:hAnsi="Cambria Math"/>
                </w:rPr>
                <m:t>,v</m:t>
              </m:r>
            </m:sub>
            <m:sup/>
            <m:e>
              <m:sSub>
                <m:sSubPr>
                  <m:ctrlPr>
                    <w:rPr>
                      <w:rFonts w:ascii="Cambria Math" w:hAnsi="Cambria Math"/>
                      <w:i/>
                    </w:rPr>
                  </m:ctrlPr>
                </m:sSubPr>
                <m:e>
                  <m:r>
                    <w:rPr>
                      <w:rFonts w:ascii="Cambria Math" w:hAnsi="Cambria Math"/>
                    </w:rPr>
                    <m:t>Transp</m:t>
                  </m:r>
                </m:e>
                <m:sub>
                  <m:r>
                    <w:rPr>
                      <w:rFonts w:ascii="Cambria Math" w:hAnsi="Cambria Math"/>
                    </w:rPr>
                    <m:t>k,j</m:t>
                  </m:r>
                  <m:r>
                    <w:rPr>
                      <w:rFonts w:ascii="Cambria Math" w:hAnsi="Cambria Math"/>
                    </w:rPr>
                    <m:t>,v</m:t>
                  </m:r>
                  <m:r>
                    <w:rPr>
                      <w:rFonts w:ascii="Cambria Math" w:hAnsi="Cambria Math"/>
                    </w:rPr>
                    <m:t>,</m:t>
                  </m:r>
                  <m:r>
                    <w:rPr>
                      <w:rFonts w:ascii="Cambria Math" w:hAnsi="Cambria Math"/>
                    </w:rPr>
                    <m:t>i,</m:t>
                  </m:r>
                  <m:r>
                    <w:rPr>
                      <w:rFonts w:ascii="Cambria Math" w:hAnsi="Cambria Math"/>
                    </w:rPr>
                    <m:t>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r>
                <w:rPr>
                  <w:rFonts w:ascii="Cambria Math" w:hAnsi="Cambria Math"/>
                </w:rPr>
                <m:t>,v</m:t>
              </m:r>
            </m:sub>
            <m:sup/>
            <m:e>
              <m:sSub>
                <m:sSubPr>
                  <m:ctrlPr>
                    <w:rPr>
                      <w:rFonts w:ascii="Cambria Math" w:hAnsi="Cambria Math"/>
                      <w:i/>
                    </w:rPr>
                  </m:ctrlPr>
                </m:sSubPr>
                <m:e>
                  <m:r>
                    <w:rPr>
                      <w:rFonts w:ascii="Cambria Math" w:hAnsi="Cambria Math"/>
                    </w:rPr>
                    <m:t>Transp</m:t>
                  </m:r>
                </m:e>
                <m:sub>
                  <m:r>
                    <w:rPr>
                      <w:rFonts w:ascii="Cambria Math" w:hAnsi="Cambria Math"/>
                    </w:rPr>
                    <m:t>j,k</m:t>
                  </m:r>
                  <m:r>
                    <w:rPr>
                      <w:rFonts w:ascii="Cambria Math" w:hAnsi="Cambria Math"/>
                    </w:rPr>
                    <m:t>,v,i</m:t>
                  </m:r>
                  <m:r>
                    <w:rPr>
                      <w:rFonts w:ascii="Cambria Math" w:hAnsi="Cambria Math"/>
                    </w:rPr>
                    <m:t>,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m:t>
          </m:r>
          <m:r>
            <w:rPr>
              <w:rFonts w:ascii="Cambria Math" w:hAnsi="Cambria Math"/>
            </w:rPr>
            <m:t>, bien i</m:t>
          </m:r>
          <m:r>
            <w:rPr>
              <w:rFonts w:ascii="Cambria Math" w:hAnsi="Cambria Math"/>
            </w:rPr>
            <m:t xml:space="preserve">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r>
        <w:t xml:space="preserve">Balance en </w:t>
      </w:r>
      <w:r>
        <w:t>la cantidad de vehículos disponibles</w:t>
      </w:r>
    </w:p>
    <w:p w14:paraId="0B4A7D8C" w14:textId="16F42C1D" w:rsidR="00843A67" w:rsidRDefault="00DE01F2" w:rsidP="00DE01F2">
      <w:pPr>
        <w:jc w:val="both"/>
      </w:pPr>
      <w:r>
        <w:t>De manera análoga, e</w:t>
      </w:r>
      <w:r>
        <w:t xml:space="preserve">l movimiento de los bienes entre los diferentes nodos </w:t>
      </w:r>
      <w:r>
        <w:t>también actualizará la cantidad de vehículos disponibles</w:t>
      </w:r>
      <w:r>
        <w:t xml:space="preserve">, generando reglas de balance de </w:t>
      </w:r>
      <w:r>
        <w:t>vehículos disponibles</w:t>
      </w:r>
      <w:r>
        <w:t xml:space="preserve">. </w:t>
      </w:r>
      <w:r w:rsidR="00215D9A">
        <w:t xml:space="preserve">De esta manera, </w:t>
      </w:r>
      <w:r w:rsidR="00215D9A">
        <w:t xml:space="preserve">la cantidad de vehículos disponibles </w:t>
      </w:r>
      <w:r w:rsidR="00215D9A">
        <w:t>al comienzo del período t en el nodo k será equivalente a</w:t>
      </w:r>
      <w:r w:rsidR="00215D9A">
        <w:t xml:space="preserve"> la cantidad de vehículos </w:t>
      </w:r>
      <w:r w:rsidR="00215D9A">
        <w:t xml:space="preserve">que había al inicio del período anterior t-1 menos la cantidad de bienes que salieron de la ubicación actual para ser </w:t>
      </w:r>
      <w:r w:rsidR="00215D9A">
        <w:t>movilizarse a otros destinos</w:t>
      </w:r>
      <w:r w:rsidR="00215D9A">
        <w:t xml:space="preserve">, más los </w:t>
      </w:r>
      <w:r w:rsidR="00215D9A">
        <w:t xml:space="preserve">vehículos </w:t>
      </w:r>
      <w:r w:rsidR="00215D9A">
        <w:t>que acaban de llegar de otros lugares (los cuales partieron en t-1). Esta regla queda definida por la siguiente expresión</w:t>
      </w:r>
      <w:r w:rsidR="00215D9A">
        <w:t>:</w:t>
      </w:r>
    </w:p>
    <w:p w14:paraId="07D2D0D1" w14:textId="2E1FD73C" w:rsidR="00215D9A" w:rsidRPr="00843A67" w:rsidRDefault="00215D9A" w:rsidP="00215D9A">
      <w:pPr>
        <w:jc w:val="both"/>
        <w:rPr>
          <w:rFonts w:eastAsiaTheme="minorEastAsia"/>
        </w:rPr>
      </w:pPr>
      <m:oMathPara>
        <m:oMath>
          <m:sSub>
            <m:sSubPr>
              <m:ctrlPr>
                <w:rPr>
                  <w:rFonts w:ascii="Cambria Math" w:hAnsi="Cambria Math"/>
                  <w:i/>
                </w:rPr>
              </m:ctrlPr>
            </m:sSubPr>
            <m:e>
              <m:r>
                <w:rPr>
                  <w:rFonts w:ascii="Cambria Math" w:hAnsi="Cambria Math"/>
                </w:rPr>
                <m:t>VehDisp</m:t>
              </m:r>
              <m:r>
                <w:rPr>
                  <w:rFonts w:ascii="Cambria Math" w:hAnsi="Cambria Math"/>
                </w:rPr>
                <m:t>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m:t>
              </m:r>
              <m:r>
                <w:rPr>
                  <w:rFonts w:ascii="Cambria Math" w:hAnsi="Cambria Math"/>
                </w:rPr>
                <m:t>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w:t>
      </w:r>
      <w:r>
        <w:t>s</w:t>
      </w:r>
      <w:r>
        <w:t>, esta restricción puede expandirse a:</w:t>
      </w:r>
    </w:p>
    <w:p w14:paraId="30F9A5BC" w14:textId="4AC1BB3E" w:rsidR="00215D9A" w:rsidRPr="00843A67" w:rsidRDefault="00215D9A" w:rsidP="00215D9A">
      <w:pPr>
        <w:jc w:val="both"/>
        <w:rPr>
          <w:rFonts w:eastAsiaTheme="minorEastAsia"/>
        </w:rPr>
      </w:pPr>
      <m:oMathPara>
        <m:oMath>
          <m:sSub>
            <m:sSubPr>
              <m:ctrlPr>
                <w:rPr>
                  <w:rFonts w:ascii="Cambria Math" w:hAnsi="Cambria Math"/>
                  <w:i/>
                </w:rPr>
              </m:ctrlPr>
            </m:sSubPr>
            <m:e>
              <m:r>
                <w:rPr>
                  <w:rFonts w:ascii="Cambria Math" w:hAnsi="Cambria Math"/>
                </w:rPr>
                <m:t>VehDisp</m:t>
              </m:r>
              <m:r>
                <w:rPr>
                  <w:rFonts w:ascii="Cambria Math" w:hAnsi="Cambria Math"/>
                </w:rPr>
                <m:t>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m:t>
              </m:r>
              <m:r>
                <w:rPr>
                  <w:rFonts w:ascii="Cambria Math" w:hAnsi="Cambria Math"/>
                </w:rPr>
                <m:t>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r>
                <w:rPr>
                  <w:rFonts w:ascii="Cambria Math" w:hAnsi="Cambria Math"/>
                </w:rPr>
                <m:t>,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r>
                <w:rPr>
                  <w:rFonts w:ascii="Cambria Math" w:hAnsi="Cambria Math"/>
                </w:rPr>
                <m:t>,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m:t>
          </m:r>
          <m:r>
            <w:rPr>
              <w:rFonts w:ascii="Cambria Math" w:hAnsi="Cambria Math"/>
            </w:rPr>
            <m:t xml:space="preserve"> </m:t>
          </m:r>
          <m:r>
            <w:rPr>
              <w:rFonts w:ascii="Cambria Math" w:hAnsi="Cambria Math"/>
            </w:rPr>
            <m:t>y período t</m:t>
          </m:r>
          <m:r>
            <w:rPr>
              <w:rFonts w:ascii="Cambria Math" w:hAnsi="Cambria Math"/>
              <w:lang w:val="en-US"/>
            </w:rPr>
            <m:t>≥1</m:t>
          </m:r>
        </m:oMath>
      </m:oMathPara>
    </w:p>
    <w:p w14:paraId="4830493C" w14:textId="4A8445AB" w:rsidR="00CE4E58" w:rsidRDefault="00CE4E58" w:rsidP="00CE4E58">
      <w:pPr>
        <w:pStyle w:val="Heading3"/>
        <w:numPr>
          <w:ilvl w:val="3"/>
          <w:numId w:val="1"/>
        </w:numPr>
      </w:pPr>
      <w:r>
        <w:t>Actualización de la demanda</w:t>
      </w:r>
    </w:p>
    <w:p w14:paraId="4F717ED2" w14:textId="2AE15A9A" w:rsidR="00CE4E58" w:rsidRDefault="00CE4E58" w:rsidP="00CE4E58">
      <w:r>
        <w:t>Una de las consecuencias adicionales de las decisiones de transporte es la reducción de la demanda, para lo cual se tienen las siguientes reglas:</w:t>
      </w:r>
    </w:p>
    <w:p w14:paraId="225D82B7" w14:textId="77777777" w:rsidR="00CE4E58" w:rsidRPr="00CE4E58" w:rsidRDefault="00CE4E58" w:rsidP="00CE4E58"/>
    <w:p w14:paraId="3B9F6A13" w14:textId="2BF74574" w:rsidR="00953B3F" w:rsidRDefault="00953B3F" w:rsidP="00953B3F">
      <w:pPr>
        <w:pStyle w:val="Heading3"/>
        <w:numPr>
          <w:ilvl w:val="3"/>
          <w:numId w:val="1"/>
        </w:numPr>
      </w:pPr>
      <w:r>
        <w:t>Condiciones iniciales del problema</w:t>
      </w:r>
    </w:p>
    <w:p w14:paraId="304D1C51" w14:textId="21AD85D7"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w:t>
      </w:r>
      <w:r w:rsidR="0002264F">
        <w:t xml:space="preserve"> </w:t>
      </w:r>
      <w:proofErr w:type="spellStart"/>
      <w:r w:rsidR="0002264F" w:rsidRPr="0002264F">
        <w:rPr>
          <w:b/>
          <w:i/>
        </w:rPr>
        <w:t>VehDisponibles</w:t>
      </w:r>
      <w:proofErr w:type="spellEnd"/>
      <w:r w:rsidR="0002264F">
        <w:t xml:space="preserve"> se inicializarán con los parámetros </w:t>
      </w:r>
      <w:r w:rsidR="0002264F" w:rsidRPr="0002264F">
        <w:rPr>
          <w:b/>
          <w:i/>
        </w:rPr>
        <w:t>Demanda_0</w:t>
      </w:r>
      <w:r w:rsidR="0002264F">
        <w:t xml:space="preserve">, </w:t>
      </w:r>
      <w:r w:rsidR="0002264F" w:rsidRPr="0002264F">
        <w:rPr>
          <w:b/>
          <w:i/>
        </w:rPr>
        <w:t>Inventario_0</w:t>
      </w:r>
      <w:r w:rsidR="0002264F">
        <w:t xml:space="preserve"> y </w:t>
      </w:r>
      <w:r w:rsidR="0002264F" w:rsidRPr="0002264F">
        <w:rPr>
          <w:b/>
          <w:i/>
        </w:rPr>
        <w:t>VehDisponibles_0</w:t>
      </w:r>
      <w:r w:rsidR="0002264F">
        <w:t>, respectivamente:</w:t>
      </w:r>
    </w:p>
    <w:p w14:paraId="18F45B14" w14:textId="6CE3C636" w:rsidR="0002264F" w:rsidRPr="0002264F" w:rsidRDefault="0002264F"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02264F"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02264F"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CE4E58"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m:t>
              </m:r>
              <m:r>
                <w:rPr>
                  <w:rFonts w:ascii="Cambria Math" w:hAnsi="Cambria Math"/>
                </w:rPr>
                <m:t>,i</m:t>
              </m:r>
              <m:r>
                <w:rPr>
                  <w:rFonts w:ascii="Cambria Math" w:hAnsi="Cambria Math"/>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r>
                <w:rPr>
                  <w:rFonts w:ascii="Cambria Math" w:hAnsi="Cambria Math"/>
                  <w:lang w:val="en-US"/>
                </w:rPr>
                <m:t>,i</m:t>
              </m:r>
            </m:sub>
          </m:sSub>
        </m:oMath>
      </m:oMathPara>
    </w:p>
    <w:p w14:paraId="69DB622F" w14:textId="0052DA80" w:rsidR="00CE4E58" w:rsidRPr="0002264F" w:rsidRDefault="00CE4E58"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m:t>
              </m:r>
              <m:r>
                <w:rPr>
                  <w:rFonts w:ascii="Cambria Math" w:hAnsi="Cambria Math"/>
                </w:rPr>
                <m:t>i,</m:t>
              </m:r>
              <m:r>
                <w:rPr>
                  <w:rFonts w:ascii="Cambria Math" w:hAnsi="Cambria Math"/>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r>
                <w:rPr>
                  <w:rFonts w:ascii="Cambria Math" w:hAnsi="Cambria Math"/>
                  <w:lang w:val="en-US"/>
                </w:rPr>
                <m:t>,i</m:t>
              </m:r>
            </m:sub>
          </m:sSub>
        </m:oMath>
      </m:oMathPara>
    </w:p>
    <w:p w14:paraId="205296AB" w14:textId="3755AEB8" w:rsidR="00CE4E58" w:rsidRPr="0002264F" w:rsidRDefault="00CE4E58"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m:t>
              </m:r>
              <m:r>
                <w:rPr>
                  <w:rFonts w:ascii="Cambria Math" w:hAnsi="Cambria Math"/>
                </w:rPr>
                <m:t>i,</m:t>
              </m:r>
              <m:r>
                <w:rPr>
                  <w:rFonts w:ascii="Cambria Math" w:hAnsi="Cambria Math"/>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r>
                <w:rPr>
                  <w:rFonts w:ascii="Cambria Math" w:hAnsi="Cambria Math"/>
                  <w:lang w:val="en-US"/>
                </w:rPr>
                <m:t>,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m:t>
          </m:r>
          <m:r>
            <w:rPr>
              <w:rFonts w:ascii="Cambria Math" w:hAnsi="Cambria Math"/>
            </w:rPr>
            <m:t xml:space="preserve"> y bien i</m:t>
          </m:r>
        </m:oMath>
      </m:oMathPara>
    </w:p>
    <w:p w14:paraId="05B5857D" w14:textId="55AE1847" w:rsidR="001D4666" w:rsidRDefault="001D4666" w:rsidP="001D4666">
      <w:pPr>
        <w:pStyle w:val="Heading2"/>
      </w:pPr>
      <w:r>
        <w:t>Relación con el objetivo</w:t>
      </w:r>
    </w:p>
    <w:p w14:paraId="4C842CBF" w14:textId="5B404C32" w:rsidR="001D4666" w:rsidRDefault="002405C8" w:rsidP="001D4666">
      <w:r>
        <w:t>Esta formulación constituye</w:t>
      </w:r>
      <w:bookmarkStart w:id="24" w:name="_GoBack"/>
      <w:bookmarkEnd w:id="24"/>
    </w:p>
    <w:p w14:paraId="7629A155" w14:textId="4C9FEE8F" w:rsidR="001D4666" w:rsidRDefault="001D4666" w:rsidP="001D4666">
      <w:pPr>
        <w:pStyle w:val="Heading2"/>
      </w:pPr>
      <w:r>
        <w:t>Validación de la construcción</w:t>
      </w:r>
    </w:p>
    <w:p w14:paraId="7C4ECD5F" w14:textId="361F2268" w:rsidR="001D4666" w:rsidRDefault="001D4666" w:rsidP="001D4666">
      <w:pPr>
        <w:rPr>
          <w:b/>
        </w:rPr>
      </w:pPr>
      <w:r>
        <w:t xml:space="preserve">Del capítulo 4 hasta el N deben ir los resultados. </w:t>
      </w:r>
      <w:r w:rsidRPr="00ED2A35">
        <w:t xml:space="preserve">Introducción, enunciar el resultado, </w:t>
      </w:r>
      <w:proofErr w:type="spellStart"/>
      <w:r w:rsidRPr="00ED2A35">
        <w:t>rela</w:t>
      </w:r>
      <w:proofErr w:type="spellEnd"/>
    </w:p>
    <w:p w14:paraId="2D88E093" w14:textId="77777777" w:rsidR="001D4666" w:rsidRDefault="001D4666" w:rsidP="00ED2A35">
      <w:pPr>
        <w:rPr>
          <w:b/>
        </w:rPr>
      </w:pPr>
    </w:p>
    <w:p w14:paraId="771C3DB7" w14:textId="69CC3CD4" w:rsidR="001D4666" w:rsidRDefault="001D4666" w:rsidP="001D4666">
      <w:pPr>
        <w:pStyle w:val="Heading1"/>
      </w:pPr>
      <w:r>
        <w:t>Definición de las estructuras que soporten los datos y el algoritmo para la resolución del problema de distribución de ayuda humanitaria</w:t>
      </w:r>
    </w:p>
    <w:p w14:paraId="64E92D03"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5D8BE245" w14:textId="77777777" w:rsidR="001D4666" w:rsidRDefault="001D4666" w:rsidP="001D4666">
      <w:pPr>
        <w:rPr>
          <w:b/>
        </w:rPr>
      </w:pPr>
    </w:p>
    <w:p w14:paraId="5A74498E"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7D7DC1D1"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6DE44779" w14:textId="77777777" w:rsidR="001D4666" w:rsidRDefault="001D4666" w:rsidP="001D4666">
      <w:pPr>
        <w:rPr>
          <w:b/>
        </w:rPr>
      </w:pPr>
    </w:p>
    <w:p w14:paraId="6996D9C0" w14:textId="77777777" w:rsidR="001D4666" w:rsidRDefault="001D4666" w:rsidP="001D4666">
      <w:pPr>
        <w:pStyle w:val="Heading1"/>
      </w:pPr>
      <w:r>
        <w:lastRenderedPageBreak/>
        <w:t>Definición de la formulación de la función objetivo, restricciones, variables de decisión y parámetros del problema de distribución de ayuda humanitaria</w:t>
      </w:r>
    </w:p>
    <w:p w14:paraId="4B28358E"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4615AA82" w14:textId="77777777" w:rsidR="001D4666" w:rsidRDefault="001D4666" w:rsidP="001D4666">
      <w:pPr>
        <w:rPr>
          <w:b/>
        </w:rPr>
      </w:pPr>
    </w:p>
    <w:p w14:paraId="483B1A36"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14F9AF93"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005D231E" w14:textId="77777777" w:rsidR="001D4666" w:rsidRDefault="001D4666" w:rsidP="001D4666">
      <w:pPr>
        <w:rPr>
          <w:b/>
        </w:rPr>
      </w:pPr>
    </w:p>
    <w:p w14:paraId="1018E914"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5A3E9791" w14:textId="26B25A11" w:rsidR="001D4666" w:rsidRPr="00ED2A35" w:rsidRDefault="001D4666" w:rsidP="001D4666">
      <w:pPr>
        <w:rPr>
          <w:b/>
        </w:rPr>
        <w:sectPr w:rsidR="001D4666"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 xml:space="preserve">Introducción, enunciar el resultado, relacionarlo con el </w:t>
      </w:r>
      <w:proofErr w:type="spellStart"/>
      <w:r w:rsidRPr="00ED2A35">
        <w:t>obj</w:t>
      </w:r>
      <w:proofErr w:type="spellEnd"/>
    </w:p>
    <w:p w14:paraId="2E497C67" w14:textId="77777777" w:rsidR="00436EDC" w:rsidRDefault="00436EDC" w:rsidP="00436EDC">
      <w:pPr>
        <w:pStyle w:val="Heading1"/>
        <w:ind w:left="0" w:firstLine="0"/>
      </w:pPr>
      <w:bookmarkStart w:id="25" w:name="_Toc491787337"/>
      <w:r>
        <w:lastRenderedPageBreak/>
        <w:t>Conclusiones y trabajos futuros</w:t>
      </w:r>
      <w:bookmarkEnd w:id="25"/>
    </w:p>
    <w:p w14:paraId="54365661" w14:textId="77777777" w:rsidR="00436EDC" w:rsidRDefault="00436EDC" w:rsidP="00436EDC">
      <w:pPr>
        <w:pStyle w:val="Heading2"/>
      </w:pPr>
      <w:bookmarkStart w:id="26" w:name="_Toc491787338"/>
      <w:r>
        <w:t>Conclusiones</w:t>
      </w:r>
      <w:bookmarkEnd w:id="26"/>
    </w:p>
    <w:p w14:paraId="439CB4B5" w14:textId="77777777" w:rsidR="00436EDC" w:rsidRDefault="00436EDC" w:rsidP="00436EDC">
      <w:pPr>
        <w:pStyle w:val="Heading2"/>
      </w:pPr>
      <w:bookmarkStart w:id="27" w:name="_Toc491787339"/>
      <w:r>
        <w:t>Trabajos futuros</w:t>
      </w:r>
      <w:bookmarkEnd w:id="27"/>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28" w:name="_Toc491787340"/>
      <w:r>
        <w:lastRenderedPageBreak/>
        <w:t>Referencias</w:t>
      </w:r>
      <w:bookmarkEnd w:id="28"/>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29" w:name="_Toc491787341"/>
      <w:r w:rsidRPr="007410D3">
        <w:lastRenderedPageBreak/>
        <w:t>Anexos</w:t>
      </w:r>
      <w:bookmarkEnd w:id="29"/>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4"/>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D9FD9" w14:textId="77777777" w:rsidR="008E13E9" w:rsidRDefault="008E13E9" w:rsidP="00D467F3">
      <w:pPr>
        <w:spacing w:after="0" w:line="240" w:lineRule="auto"/>
      </w:pPr>
      <w:r>
        <w:separator/>
      </w:r>
    </w:p>
  </w:endnote>
  <w:endnote w:type="continuationSeparator" w:id="0">
    <w:p w14:paraId="24617F52" w14:textId="77777777" w:rsidR="008E13E9" w:rsidRDefault="008E13E9"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B85A79" w:rsidRDefault="00B85A79">
    <w:pPr>
      <w:pStyle w:val="Footer"/>
      <w:jc w:val="right"/>
    </w:pPr>
  </w:p>
  <w:p w14:paraId="1FBE3BCF" w14:textId="77777777" w:rsidR="00B85A79" w:rsidRDefault="00B85A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B85A79" w:rsidRDefault="00B85A79">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B85A79" w:rsidRDefault="00B85A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B85A79" w:rsidRDefault="00B85A79">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B85A79" w:rsidRDefault="00B85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C96F4" w14:textId="77777777" w:rsidR="008E13E9" w:rsidRDefault="008E13E9" w:rsidP="00D467F3">
      <w:pPr>
        <w:spacing w:after="0" w:line="240" w:lineRule="auto"/>
      </w:pPr>
      <w:r>
        <w:separator/>
      </w:r>
    </w:p>
  </w:footnote>
  <w:footnote w:type="continuationSeparator" w:id="0">
    <w:p w14:paraId="3DA205B6" w14:textId="77777777" w:rsidR="008E13E9" w:rsidRDefault="008E13E9"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264F"/>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639D"/>
    <w:rsid w:val="000967B3"/>
    <w:rsid w:val="00097164"/>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3C1A"/>
    <w:rsid w:val="00193D2C"/>
    <w:rsid w:val="00194CA3"/>
    <w:rsid w:val="00195131"/>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0E5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4292"/>
    <w:rsid w:val="003C6DD0"/>
    <w:rsid w:val="003C701D"/>
    <w:rsid w:val="003D0711"/>
    <w:rsid w:val="003D0715"/>
    <w:rsid w:val="003D2304"/>
    <w:rsid w:val="003D5CDD"/>
    <w:rsid w:val="003D6A72"/>
    <w:rsid w:val="003E08E4"/>
    <w:rsid w:val="003E112A"/>
    <w:rsid w:val="003E52D2"/>
    <w:rsid w:val="003E77C6"/>
    <w:rsid w:val="003E7EA4"/>
    <w:rsid w:val="003F1246"/>
    <w:rsid w:val="003F33AB"/>
    <w:rsid w:val="003F4973"/>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27A6F"/>
    <w:rsid w:val="00430DDE"/>
    <w:rsid w:val="00431B5A"/>
    <w:rsid w:val="004325A9"/>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297F"/>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3296"/>
    <w:rsid w:val="006134CC"/>
    <w:rsid w:val="00614DA0"/>
    <w:rsid w:val="00614E1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6D50"/>
    <w:rsid w:val="00677F7F"/>
    <w:rsid w:val="00683D27"/>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6EB4"/>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5DB2"/>
    <w:rsid w:val="00786A71"/>
    <w:rsid w:val="00792DCD"/>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26E9C"/>
    <w:rsid w:val="00833497"/>
    <w:rsid w:val="008336A9"/>
    <w:rsid w:val="0083379A"/>
    <w:rsid w:val="00835648"/>
    <w:rsid w:val="008358E4"/>
    <w:rsid w:val="00837221"/>
    <w:rsid w:val="00840B47"/>
    <w:rsid w:val="00842392"/>
    <w:rsid w:val="00842527"/>
    <w:rsid w:val="00842B73"/>
    <w:rsid w:val="00843A67"/>
    <w:rsid w:val="00843D4B"/>
    <w:rsid w:val="00843E91"/>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492"/>
    <w:rsid w:val="00876DAA"/>
    <w:rsid w:val="00876FE0"/>
    <w:rsid w:val="00880987"/>
    <w:rsid w:val="008812A3"/>
    <w:rsid w:val="008820ED"/>
    <w:rsid w:val="00882311"/>
    <w:rsid w:val="00883AA3"/>
    <w:rsid w:val="00884A56"/>
    <w:rsid w:val="0088661C"/>
    <w:rsid w:val="008874E2"/>
    <w:rsid w:val="008922AE"/>
    <w:rsid w:val="008923D8"/>
    <w:rsid w:val="00892D72"/>
    <w:rsid w:val="00894D57"/>
    <w:rsid w:val="008A0FB2"/>
    <w:rsid w:val="008A1CD3"/>
    <w:rsid w:val="008A2DF8"/>
    <w:rsid w:val="008A3F09"/>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E9"/>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B3F"/>
    <w:rsid w:val="00953F47"/>
    <w:rsid w:val="00961DE1"/>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10C9"/>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144D"/>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93"/>
    <w:rsid w:val="00A74BD3"/>
    <w:rsid w:val="00A75C6D"/>
    <w:rsid w:val="00A75ECF"/>
    <w:rsid w:val="00A774B3"/>
    <w:rsid w:val="00A8098D"/>
    <w:rsid w:val="00A820D6"/>
    <w:rsid w:val="00A82CA7"/>
    <w:rsid w:val="00A845CF"/>
    <w:rsid w:val="00A851BF"/>
    <w:rsid w:val="00A86A60"/>
    <w:rsid w:val="00A87734"/>
    <w:rsid w:val="00A87F82"/>
    <w:rsid w:val="00A91A47"/>
    <w:rsid w:val="00A92F2A"/>
    <w:rsid w:val="00A933FA"/>
    <w:rsid w:val="00A95844"/>
    <w:rsid w:val="00A9737C"/>
    <w:rsid w:val="00A97848"/>
    <w:rsid w:val="00AA0697"/>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2E6D"/>
    <w:rsid w:val="00B54ABF"/>
    <w:rsid w:val="00B55467"/>
    <w:rsid w:val="00B556DB"/>
    <w:rsid w:val="00B56417"/>
    <w:rsid w:val="00B57B35"/>
    <w:rsid w:val="00B60F91"/>
    <w:rsid w:val="00B612F8"/>
    <w:rsid w:val="00B62896"/>
    <w:rsid w:val="00B62DE9"/>
    <w:rsid w:val="00B6682E"/>
    <w:rsid w:val="00B67607"/>
    <w:rsid w:val="00B70AA7"/>
    <w:rsid w:val="00B70B0D"/>
    <w:rsid w:val="00B70EDB"/>
    <w:rsid w:val="00B7315D"/>
    <w:rsid w:val="00B73A32"/>
    <w:rsid w:val="00B74CC5"/>
    <w:rsid w:val="00B7576F"/>
    <w:rsid w:val="00B76337"/>
    <w:rsid w:val="00B7768F"/>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358"/>
    <w:rsid w:val="00BD6A63"/>
    <w:rsid w:val="00BE059B"/>
    <w:rsid w:val="00BE13DF"/>
    <w:rsid w:val="00BE2361"/>
    <w:rsid w:val="00BE344B"/>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4EAC"/>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4E58"/>
    <w:rsid w:val="00CE5096"/>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2B9"/>
    <w:rsid w:val="00DC5CD3"/>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2F04"/>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55D86"/>
    <w:rsid w:val="00E60E2E"/>
    <w:rsid w:val="00E62AA9"/>
    <w:rsid w:val="00E64BF0"/>
    <w:rsid w:val="00E65356"/>
    <w:rsid w:val="00E65BEE"/>
    <w:rsid w:val="00E67E5D"/>
    <w:rsid w:val="00E70BFF"/>
    <w:rsid w:val="00E70DF6"/>
    <w:rsid w:val="00E7171A"/>
    <w:rsid w:val="00E726FA"/>
    <w:rsid w:val="00E735A5"/>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3D09"/>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D08"/>
    <w:rsid w:val="005D7513"/>
    <w:rsid w:val="00E44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44D0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6938D-00DF-48CE-8AB8-9B54CF81A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TotalTime>
  <Pages>43</Pages>
  <Words>10136</Words>
  <Characters>57780</Characters>
  <Application>Microsoft Office Word</Application>
  <DocSecurity>0</DocSecurity>
  <Lines>481</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6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59</cp:revision>
  <cp:lastPrinted>2016-10-08T00:48:00Z</cp:lastPrinted>
  <dcterms:created xsi:type="dcterms:W3CDTF">2018-03-14T16:00:00Z</dcterms:created>
  <dcterms:modified xsi:type="dcterms:W3CDTF">2018-04-1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